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46E" w:rsidRDefault="00D81E8E">
      <w:pPr>
        <w:pStyle w:val="1"/>
      </w:pPr>
      <w:r>
        <w:t>Coregulation</w:t>
      </w:r>
      <w:r w:rsidR="007A4E73" w:rsidRPr="007A4E73">
        <w:t xml:space="preserve"> of Transcription Factors </w:t>
      </w:r>
      <w:r w:rsidR="001643AF">
        <w:t xml:space="preserve">and microRNAs </w:t>
      </w:r>
      <w:r w:rsidR="007A4E73" w:rsidRPr="007A4E73">
        <w:t xml:space="preserve">in </w:t>
      </w:r>
      <w:r w:rsidR="00C66E7F" w:rsidRPr="00C66E7F">
        <w:t>Human</w:t>
      </w:r>
      <w:r w:rsidR="00C66E7F">
        <w:t xml:space="preserve"> </w:t>
      </w:r>
      <w:r w:rsidR="007A4E73" w:rsidRPr="007A4E73">
        <w:t>Transcription</w:t>
      </w:r>
      <w:r w:rsidR="007A4E73">
        <w:rPr>
          <w:rFonts w:hint="eastAsia"/>
          <w:lang w:eastAsia="zh-TW"/>
        </w:rPr>
        <w:t>al</w:t>
      </w:r>
      <w:r w:rsidR="007A4E73">
        <w:t xml:space="preserve"> Regulat</w:t>
      </w:r>
      <w:r w:rsidR="007A4E73">
        <w:rPr>
          <w:rFonts w:hint="eastAsia"/>
          <w:lang w:eastAsia="zh-TW"/>
        </w:rPr>
        <w:t>ory</w:t>
      </w:r>
      <w:r w:rsidR="007A4E73" w:rsidRPr="007A4E73">
        <w:t xml:space="preserve"> Network</w:t>
      </w:r>
    </w:p>
    <w:p w:rsidR="0043646E" w:rsidRDefault="0043646E"/>
    <w:p w:rsidR="00DA27A3" w:rsidRDefault="004D3D18" w:rsidP="00DA27A3">
      <w:r>
        <w:fldChar w:fldCharType="begin"/>
      </w:r>
      <w:r w:rsidR="00DA27A3">
        <w:instrText xml:space="preserve"> ADDIN EN.MANUSCRIPTWIZARD.AUTHORS &lt;EndNoteManuscriptWizard&gt;&lt;Author&gt;&lt;FirstName&gt;Cho-Yi&lt;/FirstName&gt;&lt;LastName&gt;Chen&lt;/LastName&gt;&lt;Affiliation&gt;Institute of Biological Chemistry, Academia Sinica, Taipei, Taiwan&lt;/Affiliation&gt;&lt;/Author&gt;&lt;Author&gt;&lt;FirstName&gt;Shui-Tein&lt;/FirstName&gt;&lt;LastName&gt;Chen&lt;/LastName&gt;&lt;Affiliation&gt;Institute of Biological Chemistry, Academia Sinica, Taipei, Taiwan&lt;/Affiliation&gt;&lt;/Author&gt;&lt;Author&gt;&lt;FirstName&gt;Hsueh-Fen&lt;/FirstName&gt;&lt;LastName&gt;Juan&lt;/LastName&gt;&lt;Affiliation&gt;Institute of Molecular and Cellular Biology, Department of Life Science, National Taiwan University, Taipei, Taiwan&lt;/Affiliation&gt;&lt;/Author&gt;&lt;Author&gt;&lt;FirstName&gt;Hsuan-Cheng&lt;/FirstName&gt;&lt;LastName&gt;Huang&lt;/LastName&gt;&lt;Affiliation&gt;Institute of Biomedical Informatics and Center for Systems and Synthetic Biology, National Yang-Ming University, Taipei, Taiwan&lt;/Affiliation&gt;&lt;Address&gt;155, Sec. 2, Li-Nong St., Taipei 112, Taiwan&lt;/Address&gt;&lt;Email&gt;hsuancheng@ym.edu.tw&lt;/Email&gt;&lt;Telephone&gt;+886-2-2826-7357&lt;/Telephone&gt;&lt;/Author&gt;&lt;/EndNoteManuscriptWizard&gt;</w:instrText>
      </w:r>
      <w:r>
        <w:fldChar w:fldCharType="separate"/>
      </w:r>
      <w:r w:rsidR="00DA27A3" w:rsidRPr="00AE0CB2">
        <w:t>Cho-Yi Chen</w:t>
      </w:r>
      <w:r w:rsidR="00DA27A3" w:rsidRPr="00AE0CB2">
        <w:rPr>
          <w:vertAlign w:val="superscript"/>
        </w:rPr>
        <w:t>1</w:t>
      </w:r>
      <w:r w:rsidR="00DA27A3">
        <w:rPr>
          <w:vertAlign w:val="superscript"/>
        </w:rPr>
        <w:t>,2</w:t>
      </w:r>
      <w:r w:rsidR="005A552E">
        <w:rPr>
          <w:vertAlign w:val="superscript"/>
        </w:rPr>
        <w:t>,3</w:t>
      </w:r>
      <w:r w:rsidR="00DA27A3" w:rsidRPr="00AE0CB2">
        <w:t>, Shui-Tein Chen</w:t>
      </w:r>
      <w:r w:rsidR="00DA27A3">
        <w:rPr>
          <w:vertAlign w:val="superscript"/>
        </w:rPr>
        <w:t>2</w:t>
      </w:r>
      <w:r w:rsidR="00DA27A3" w:rsidRPr="00AE0CB2">
        <w:t xml:space="preserve">, </w:t>
      </w:r>
      <w:r w:rsidR="005A552E" w:rsidRPr="00D55C1F">
        <w:t>Chiou-Shann Fuh</w:t>
      </w:r>
      <w:r w:rsidR="005A552E">
        <w:rPr>
          <w:vertAlign w:val="superscript"/>
        </w:rPr>
        <w:t>4</w:t>
      </w:r>
      <w:r w:rsidR="005A552E">
        <w:t xml:space="preserve">, </w:t>
      </w:r>
      <w:r w:rsidR="00DA27A3" w:rsidRPr="00AE0CB2">
        <w:t>Hsueh-Fen Juan</w:t>
      </w:r>
      <w:r w:rsidR="00DA27A3">
        <w:rPr>
          <w:vertAlign w:val="superscript"/>
        </w:rPr>
        <w:t>3§</w:t>
      </w:r>
      <w:r w:rsidR="00DA27A3" w:rsidRPr="00AE0CB2">
        <w:t>, Hsuan-Cheng Huang</w:t>
      </w:r>
      <w:r w:rsidR="00DA27A3">
        <w:rPr>
          <w:vertAlign w:val="superscript"/>
        </w:rPr>
        <w:t>1</w:t>
      </w:r>
      <w:r>
        <w:fldChar w:fldCharType="end"/>
      </w:r>
      <w:r w:rsidR="00DA27A3">
        <w:rPr>
          <w:vertAlign w:val="superscript"/>
        </w:rPr>
        <w:t>§</w:t>
      </w:r>
    </w:p>
    <w:p w:rsidR="00DA27A3" w:rsidRDefault="00DA27A3" w:rsidP="00DA27A3">
      <w:pPr>
        <w:rPr>
          <w:vertAlign w:val="superscript"/>
          <w:lang w:eastAsia="zh-TW"/>
        </w:rPr>
      </w:pPr>
    </w:p>
    <w:p w:rsidR="00DA27A3" w:rsidRDefault="00DA27A3" w:rsidP="00DA27A3">
      <w:pPr>
        <w:rPr>
          <w:lang w:eastAsia="zh-TW"/>
        </w:rPr>
      </w:pPr>
      <w:r w:rsidRPr="00AE0CB2">
        <w:rPr>
          <w:vertAlign w:val="superscript"/>
        </w:rPr>
        <w:t>1</w:t>
      </w:r>
      <w:r w:rsidRPr="00AE0CB2">
        <w:t>Institute of Biomedical Informatics</w:t>
      </w:r>
      <w:r>
        <w:t>,</w:t>
      </w:r>
      <w:r w:rsidRPr="00AE0CB2">
        <w:t xml:space="preserve"> Center for Systems and Synthetic Biology, National Yang-Ming University, Taipei, Taiwan</w:t>
      </w:r>
    </w:p>
    <w:p w:rsidR="00DA27A3" w:rsidRDefault="00DA27A3" w:rsidP="00DA27A3">
      <w:pPr>
        <w:rPr>
          <w:lang w:eastAsia="zh-TW"/>
        </w:rPr>
      </w:pPr>
      <w:r>
        <w:rPr>
          <w:vertAlign w:val="superscript"/>
        </w:rPr>
        <w:t>2</w:t>
      </w:r>
      <w:r w:rsidRPr="00AE0CB2">
        <w:t>Institute of Biological Chemistry, A</w:t>
      </w:r>
      <w:r w:rsidR="00487CD8">
        <w:t>cademia Sinica, Taipei, Taiwan</w:t>
      </w:r>
    </w:p>
    <w:p w:rsidR="005A552E" w:rsidRDefault="00DA27A3" w:rsidP="00DA27A3">
      <w:r>
        <w:rPr>
          <w:vertAlign w:val="superscript"/>
        </w:rPr>
        <w:t>3</w:t>
      </w:r>
      <w:r w:rsidR="0078734E" w:rsidRPr="009A4EE5">
        <w:rPr>
          <w:rFonts w:eastAsia="新細明體"/>
        </w:rPr>
        <w:t>Genome and Systems Biology Degree Program</w:t>
      </w:r>
      <w:r w:rsidR="0078734E">
        <w:rPr>
          <w:rFonts w:eastAsia="新細明體"/>
        </w:rPr>
        <w:t xml:space="preserve">, </w:t>
      </w:r>
      <w:r w:rsidRPr="00AE0CB2">
        <w:t xml:space="preserve">Department of Life Science, Institute of Molecular and Cellular Biology, </w:t>
      </w:r>
      <w:r>
        <w:t xml:space="preserve">Graduate Institute of Biomedical Electronics and Bioinformatics, </w:t>
      </w:r>
      <w:r w:rsidRPr="00AE0CB2">
        <w:t>National Taiwan University, Taipei, Taiwan</w:t>
      </w:r>
    </w:p>
    <w:p w:rsidR="0043646E" w:rsidRDefault="005A552E" w:rsidP="00DA27A3">
      <w:r>
        <w:rPr>
          <w:vertAlign w:val="superscript"/>
        </w:rPr>
        <w:t>4</w:t>
      </w:r>
      <w:r w:rsidRPr="00AE0CB2">
        <w:t xml:space="preserve">Department of </w:t>
      </w:r>
      <w:r>
        <w:t>Computer</w:t>
      </w:r>
      <w:r w:rsidRPr="00AE0CB2">
        <w:t xml:space="preserve"> Science</w:t>
      </w:r>
      <w:r>
        <w:t xml:space="preserve"> and Information Engineering, </w:t>
      </w:r>
      <w:r w:rsidRPr="00AE0CB2">
        <w:t>National Taiwan University, Taipei, Taiwan</w:t>
      </w:r>
      <w:r w:rsidR="00DA27A3">
        <w:t>.</w:t>
      </w:r>
    </w:p>
    <w:p w:rsidR="0043646E" w:rsidRDefault="0043646E"/>
    <w:p w:rsidR="0043646E" w:rsidRDefault="00940F85">
      <w:pPr>
        <w:rPr>
          <w:lang w:eastAsia="zh-TW"/>
        </w:rPr>
      </w:pPr>
      <w:r>
        <w:rPr>
          <w:vertAlign w:val="superscript"/>
        </w:rPr>
        <w:t>§</w:t>
      </w:r>
      <w:r>
        <w:t>Corresponding author</w:t>
      </w:r>
      <w:r w:rsidR="0075404B">
        <w:rPr>
          <w:rFonts w:hint="eastAsia"/>
          <w:lang w:eastAsia="zh-TW"/>
        </w:rPr>
        <w:t>s</w:t>
      </w:r>
    </w:p>
    <w:p w:rsidR="0043646E" w:rsidRDefault="0043646E"/>
    <w:p w:rsidR="0043646E" w:rsidRDefault="00940F85">
      <w:r>
        <w:t>Email addresses:</w:t>
      </w:r>
    </w:p>
    <w:p w:rsidR="0043646E" w:rsidRDefault="00487CD8">
      <w:pPr>
        <w:ind w:left="720"/>
        <w:rPr>
          <w:lang w:eastAsia="zh-TW"/>
        </w:rPr>
      </w:pPr>
      <w:r>
        <w:rPr>
          <w:rFonts w:hint="eastAsia"/>
          <w:lang w:eastAsia="zh-TW"/>
        </w:rPr>
        <w:t>CYC</w:t>
      </w:r>
      <w:r w:rsidR="00940F85">
        <w:t xml:space="preserve">: </w:t>
      </w:r>
      <w:hyperlink r:id="rId7" w:history="1">
        <w:r w:rsidR="009956C7" w:rsidRPr="009956C7">
          <w:rPr>
            <w:rStyle w:val="a4"/>
            <w:rFonts w:hint="eastAsia"/>
            <w:lang w:eastAsia="zh-TW"/>
          </w:rPr>
          <w:t>joeychen@gate.sinica.edu.tw</w:t>
        </w:r>
      </w:hyperlink>
    </w:p>
    <w:p w:rsidR="00487CD8" w:rsidRDefault="00487CD8">
      <w:pPr>
        <w:ind w:left="720"/>
        <w:rPr>
          <w:lang w:eastAsia="zh-TW"/>
        </w:rPr>
      </w:pPr>
      <w:r>
        <w:rPr>
          <w:rFonts w:hint="eastAsia"/>
          <w:lang w:eastAsia="zh-TW"/>
        </w:rPr>
        <w:t xml:space="preserve">STC: </w:t>
      </w:r>
      <w:hyperlink r:id="rId8" w:history="1">
        <w:r w:rsidRPr="00487CD8">
          <w:rPr>
            <w:rStyle w:val="a4"/>
            <w:lang w:eastAsia="zh-TW"/>
          </w:rPr>
          <w:t>bcchen@gate.sinica.edu.tw</w:t>
        </w:r>
      </w:hyperlink>
    </w:p>
    <w:p w:rsidR="005A552E" w:rsidRDefault="005A552E" w:rsidP="005A552E">
      <w:pPr>
        <w:ind w:left="720"/>
        <w:rPr>
          <w:lang w:eastAsia="zh-TW"/>
        </w:rPr>
      </w:pPr>
      <w:r>
        <w:rPr>
          <w:lang w:eastAsia="zh-TW"/>
        </w:rPr>
        <w:t xml:space="preserve">CSF: </w:t>
      </w:r>
      <w:hyperlink r:id="rId9" w:history="1">
        <w:r w:rsidRPr="00796C98">
          <w:rPr>
            <w:rStyle w:val="a4"/>
            <w:lang w:eastAsia="zh-TW"/>
          </w:rPr>
          <w:t>fuh@csie.ntu.edu.tw</w:t>
        </w:r>
      </w:hyperlink>
    </w:p>
    <w:p w:rsidR="0043646E" w:rsidRDefault="00487CD8">
      <w:pPr>
        <w:ind w:left="720"/>
      </w:pPr>
      <w:r>
        <w:rPr>
          <w:rFonts w:hint="eastAsia"/>
          <w:lang w:eastAsia="zh-TW"/>
        </w:rPr>
        <w:t>HFJ</w:t>
      </w:r>
      <w:r w:rsidR="00940F85">
        <w:t xml:space="preserve">: </w:t>
      </w:r>
      <w:hyperlink r:id="rId10" w:history="1">
        <w:r w:rsidRPr="00487CD8">
          <w:rPr>
            <w:rStyle w:val="a4"/>
          </w:rPr>
          <w:t>yukijuan@ntu.edu.tw</w:t>
        </w:r>
      </w:hyperlink>
    </w:p>
    <w:p w:rsidR="0043646E" w:rsidRDefault="00487CD8">
      <w:pPr>
        <w:ind w:left="720"/>
        <w:rPr>
          <w:lang w:eastAsia="zh-TW"/>
        </w:rPr>
      </w:pPr>
      <w:r>
        <w:rPr>
          <w:rFonts w:hint="eastAsia"/>
          <w:lang w:eastAsia="zh-TW"/>
        </w:rPr>
        <w:t>HCH</w:t>
      </w:r>
      <w:r w:rsidR="00940F85">
        <w:t>:</w:t>
      </w:r>
      <w:r>
        <w:rPr>
          <w:rFonts w:hint="eastAsia"/>
          <w:lang w:eastAsia="zh-TW"/>
        </w:rPr>
        <w:t xml:space="preserve"> </w:t>
      </w:r>
      <w:hyperlink r:id="rId11" w:history="1">
        <w:r w:rsidRPr="00487CD8">
          <w:rPr>
            <w:rStyle w:val="a4"/>
          </w:rPr>
          <w:t>hsuancheng@ym.edu.tw</w:t>
        </w:r>
      </w:hyperlink>
    </w:p>
    <w:p w:rsidR="0043646E" w:rsidRDefault="00940F85">
      <w:pPr>
        <w:pStyle w:val="1"/>
      </w:pPr>
      <w:r>
        <w:br w:type="page"/>
      </w:r>
      <w:r>
        <w:lastRenderedPageBreak/>
        <w:t xml:space="preserve">Abstract </w:t>
      </w:r>
    </w:p>
    <w:p w:rsidR="004D3D18" w:rsidRDefault="007554E8">
      <w:pPr>
        <w:pStyle w:val="2"/>
        <w:spacing w:line="360" w:lineRule="auto"/>
        <w:rPr>
          <w:sz w:val="24"/>
        </w:rPr>
      </w:pPr>
      <w:r w:rsidRPr="007554E8">
        <w:rPr>
          <w:sz w:val="24"/>
        </w:rPr>
        <w:t>Background</w:t>
      </w:r>
      <w:r w:rsidR="005A552E">
        <w:rPr>
          <w:sz w:val="24"/>
        </w:rPr>
        <w:t>:</w:t>
      </w:r>
    </w:p>
    <w:p w:rsidR="0043646E" w:rsidRDefault="00B75088" w:rsidP="00B75088">
      <w:pPr>
        <w:jc w:val="both"/>
      </w:pPr>
      <w:r>
        <w:t xml:space="preserve">MicroRNAs </w:t>
      </w:r>
      <w:r>
        <w:rPr>
          <w:rFonts w:hint="eastAsia"/>
        </w:rPr>
        <w:t xml:space="preserve">(miRNAs) </w:t>
      </w:r>
      <w:r>
        <w:t xml:space="preserve">are small RNA molecules that regulate gene expression at the post-transcriptional level. Recent studies </w:t>
      </w:r>
      <w:r>
        <w:rPr>
          <w:rFonts w:hint="eastAsia"/>
        </w:rPr>
        <w:t xml:space="preserve">have </w:t>
      </w:r>
      <w:r>
        <w:t>suggest</w:t>
      </w:r>
      <w:r>
        <w:rPr>
          <w:rFonts w:hint="eastAsia"/>
        </w:rPr>
        <w:t>ed</w:t>
      </w:r>
      <w:r>
        <w:t xml:space="preserve"> that m</w:t>
      </w:r>
      <w:r>
        <w:rPr>
          <w:rFonts w:hint="eastAsia"/>
        </w:rPr>
        <w:t>i</w:t>
      </w:r>
      <w:r>
        <w:t>RNAs and transcription factors are primary metazoan gene regulators</w:t>
      </w:r>
      <w:r>
        <w:rPr>
          <w:rFonts w:hint="eastAsia"/>
          <w:lang w:eastAsia="zh-TW"/>
        </w:rPr>
        <w:t>; however,</w:t>
      </w:r>
      <w:r>
        <w:t xml:space="preserve"> the crosstalk between them still remains unclear.</w:t>
      </w:r>
    </w:p>
    <w:p w:rsidR="004D3D18" w:rsidRDefault="007554E8">
      <w:pPr>
        <w:pStyle w:val="2"/>
        <w:spacing w:line="360" w:lineRule="auto"/>
        <w:rPr>
          <w:sz w:val="24"/>
        </w:rPr>
      </w:pPr>
      <w:r w:rsidRPr="007554E8">
        <w:rPr>
          <w:sz w:val="24"/>
        </w:rPr>
        <w:t>Methods</w:t>
      </w:r>
      <w:r w:rsidR="005A552E">
        <w:rPr>
          <w:sz w:val="24"/>
        </w:rPr>
        <w:t>:</w:t>
      </w:r>
    </w:p>
    <w:p w:rsidR="00F908A5" w:rsidRDefault="006D3499" w:rsidP="00760BA8">
      <w:pPr>
        <w:jc w:val="both"/>
      </w:pPr>
      <w:r>
        <w:rPr>
          <w:rFonts w:hint="eastAsia"/>
          <w:lang w:eastAsia="zh-TW"/>
        </w:rPr>
        <w:t>W</w:t>
      </w:r>
      <w:r>
        <w:rPr>
          <w:rFonts w:hint="eastAsia"/>
        </w:rPr>
        <w:t xml:space="preserve">e proposed a novel model utilizing functional annotation information to identify significant </w:t>
      </w:r>
      <w:r w:rsidR="00D81E8E">
        <w:rPr>
          <w:rFonts w:hint="eastAsia"/>
        </w:rPr>
        <w:t>coregulation</w:t>
      </w:r>
      <w:r>
        <w:rPr>
          <w:rFonts w:hint="eastAsia"/>
        </w:rPr>
        <w:t xml:space="preserve"> between </w:t>
      </w:r>
      <w:r>
        <w:t>transcriptional</w:t>
      </w:r>
      <w:r>
        <w:rPr>
          <w:rFonts w:hint="eastAsia"/>
        </w:rPr>
        <w:t xml:space="preserve"> and post-transcriptional layers. Based on this model, function-enriched </w:t>
      </w:r>
      <w:r w:rsidR="00D81E8E">
        <w:rPr>
          <w:rFonts w:hint="eastAsia"/>
        </w:rPr>
        <w:t>coregulation</w:t>
      </w:r>
      <w:r>
        <w:rPr>
          <w:rFonts w:hint="eastAsia"/>
        </w:rPr>
        <w:t xml:space="preserve"> </w:t>
      </w:r>
      <w:r>
        <w:rPr>
          <w:rFonts w:hint="eastAsia"/>
          <w:lang w:eastAsia="zh-TW"/>
        </w:rPr>
        <w:t>relationships</w:t>
      </w:r>
      <w:r>
        <w:rPr>
          <w:rFonts w:hint="eastAsia"/>
        </w:rPr>
        <w:t xml:space="preserve"> were discovered</w:t>
      </w:r>
      <w:r>
        <w:rPr>
          <w:rFonts w:hint="eastAsia"/>
          <w:lang w:eastAsia="zh-TW"/>
        </w:rPr>
        <w:t xml:space="preserve"> and </w:t>
      </w:r>
      <w:r w:rsidR="00015A09">
        <w:rPr>
          <w:lang w:eastAsia="zh-TW"/>
        </w:rPr>
        <w:t>combined</w:t>
      </w:r>
      <w:r>
        <w:rPr>
          <w:rFonts w:hint="eastAsia"/>
          <w:lang w:eastAsia="zh-TW"/>
        </w:rPr>
        <w:t xml:space="preserve"> into</w:t>
      </w:r>
      <w:r>
        <w:rPr>
          <w:rFonts w:hint="eastAsia"/>
        </w:rPr>
        <w:t xml:space="preserve"> </w:t>
      </w:r>
      <w:r>
        <w:rPr>
          <w:rFonts w:hint="eastAsia"/>
          <w:lang w:eastAsia="zh-TW"/>
        </w:rPr>
        <w:t xml:space="preserve">different kinds of </w:t>
      </w:r>
      <w:r>
        <w:rPr>
          <w:rFonts w:hint="eastAsia"/>
        </w:rPr>
        <w:t xml:space="preserve">functional </w:t>
      </w:r>
      <w:r w:rsidR="00D81E8E">
        <w:rPr>
          <w:rFonts w:hint="eastAsia"/>
        </w:rPr>
        <w:t>coregulation</w:t>
      </w:r>
      <w:r>
        <w:rPr>
          <w:rFonts w:hint="eastAsia"/>
        </w:rPr>
        <w:t xml:space="preserve"> networks</w:t>
      </w:r>
      <w:r>
        <w:rPr>
          <w:rFonts w:hint="eastAsia"/>
          <w:lang w:eastAsia="zh-TW"/>
        </w:rPr>
        <w:t>.</w:t>
      </w:r>
      <w:r w:rsidR="00015A09">
        <w:t xml:space="preserve"> </w:t>
      </w:r>
    </w:p>
    <w:p w:rsidR="004D3D18" w:rsidRDefault="007554E8">
      <w:pPr>
        <w:pStyle w:val="2"/>
        <w:spacing w:line="360" w:lineRule="auto"/>
        <w:rPr>
          <w:sz w:val="24"/>
        </w:rPr>
      </w:pPr>
      <w:r w:rsidRPr="007554E8">
        <w:rPr>
          <w:sz w:val="24"/>
        </w:rPr>
        <w:t>Results</w:t>
      </w:r>
      <w:r w:rsidR="005A552E">
        <w:rPr>
          <w:sz w:val="24"/>
        </w:rPr>
        <w:t>:</w:t>
      </w:r>
    </w:p>
    <w:p w:rsidR="0043646E" w:rsidRDefault="00F908A5" w:rsidP="00760BA8">
      <w:pPr>
        <w:jc w:val="both"/>
      </w:pPr>
      <w:r>
        <w:t xml:space="preserve">We found that </w:t>
      </w:r>
      <w:r>
        <w:rPr>
          <w:rFonts w:hint="eastAsia"/>
        </w:rPr>
        <w:t>miRNAs may engage in a wider diversity of biological processes</w:t>
      </w:r>
      <w:r>
        <w:t xml:space="preserve"> </w:t>
      </w:r>
      <w:r>
        <w:rPr>
          <w:rFonts w:hint="eastAsia"/>
        </w:rPr>
        <w:t xml:space="preserve">by coordinating with </w:t>
      </w:r>
      <w:r w:rsidR="001643AF">
        <w:t>transcription factors</w:t>
      </w:r>
      <w:r>
        <w:t>, and this kind of</w:t>
      </w:r>
      <w:r>
        <w:rPr>
          <w:rFonts w:hint="eastAsia"/>
        </w:rPr>
        <w:t xml:space="preserve"> cross-layer </w:t>
      </w:r>
      <w:r w:rsidR="00D81E8E">
        <w:rPr>
          <w:rFonts w:hint="eastAsia"/>
        </w:rPr>
        <w:t>coregulation</w:t>
      </w:r>
      <w:r>
        <w:rPr>
          <w:rFonts w:hint="eastAsia"/>
        </w:rPr>
        <w:t xml:space="preserve"> may have higher specificity than intra-layer </w:t>
      </w:r>
      <w:r w:rsidR="00D81E8E">
        <w:rPr>
          <w:rFonts w:hint="eastAsia"/>
        </w:rPr>
        <w:t>coregulation</w:t>
      </w:r>
      <w:r>
        <w:rPr>
          <w:rFonts w:hint="eastAsia"/>
        </w:rPr>
        <w:t>.</w:t>
      </w:r>
      <w:r>
        <w:t xml:space="preserve"> In addition, the </w:t>
      </w:r>
      <w:r w:rsidR="00D81E8E">
        <w:t>coregulation</w:t>
      </w:r>
      <w:r>
        <w:t xml:space="preserve"> </w:t>
      </w:r>
      <w:r w:rsidR="004528A3">
        <w:rPr>
          <w:rFonts w:hint="eastAsia"/>
          <w:lang w:eastAsia="zh-TW"/>
        </w:rPr>
        <w:t>networks reveal several types of network motifs, including feed-forward loops and massive upstream crosstalk</w:t>
      </w:r>
      <w:r w:rsidR="00760BA8">
        <w:rPr>
          <w:rFonts w:hint="eastAsia"/>
          <w:lang w:eastAsia="zh-TW"/>
        </w:rPr>
        <w:t xml:space="preserve">. </w:t>
      </w:r>
      <w:r>
        <w:rPr>
          <w:lang w:eastAsia="zh-TW"/>
        </w:rPr>
        <w:t>Finally, t</w:t>
      </w:r>
      <w:r w:rsidR="0078734E">
        <w:rPr>
          <w:rFonts w:hint="eastAsia"/>
        </w:rPr>
        <w:t xml:space="preserve">he expression patterns of </w:t>
      </w:r>
      <w:r w:rsidR="00760BA8">
        <w:rPr>
          <w:rFonts w:hint="eastAsia"/>
          <w:lang w:eastAsia="zh-TW"/>
        </w:rPr>
        <w:t>these</w:t>
      </w:r>
      <w:r w:rsidR="0078734E">
        <w:rPr>
          <w:rFonts w:hint="eastAsia"/>
        </w:rPr>
        <w:t xml:space="preserve"> </w:t>
      </w:r>
      <w:r w:rsidR="00D81E8E">
        <w:rPr>
          <w:rFonts w:hint="eastAsia"/>
        </w:rPr>
        <w:t>coregulation</w:t>
      </w:r>
      <w:r w:rsidR="0078734E">
        <w:rPr>
          <w:rFonts w:hint="eastAsia"/>
        </w:rPr>
        <w:t xml:space="preserve"> pairs </w:t>
      </w:r>
      <w:r w:rsidR="00082376">
        <w:t xml:space="preserve">in normal and tumour </w:t>
      </w:r>
      <w:r w:rsidR="001643AF">
        <w:t>tissue</w:t>
      </w:r>
      <w:r w:rsidR="00082376">
        <w:t xml:space="preserve">s </w:t>
      </w:r>
      <w:r w:rsidR="0078734E">
        <w:rPr>
          <w:rFonts w:hint="eastAsia"/>
        </w:rPr>
        <w:t xml:space="preserve">were </w:t>
      </w:r>
      <w:r>
        <w:t>analyzed</w:t>
      </w:r>
      <w:r w:rsidR="0078734E">
        <w:rPr>
          <w:rFonts w:hint="eastAsia"/>
        </w:rPr>
        <w:t>. Diff</w:t>
      </w:r>
      <w:r w:rsidR="00015A09">
        <w:rPr>
          <w:rFonts w:hint="eastAsia"/>
        </w:rPr>
        <w:t xml:space="preserve">erent </w:t>
      </w:r>
      <w:r w:rsidR="00D81E8E">
        <w:rPr>
          <w:rFonts w:hint="eastAsia"/>
        </w:rPr>
        <w:t>coregulation</w:t>
      </w:r>
      <w:r w:rsidR="00015A09">
        <w:rPr>
          <w:rFonts w:hint="eastAsia"/>
        </w:rPr>
        <w:t xml:space="preserve"> types show</w:t>
      </w:r>
      <w:r w:rsidR="0078734E">
        <w:rPr>
          <w:rFonts w:hint="eastAsia"/>
        </w:rPr>
        <w:t xml:space="preserve"> </w:t>
      </w:r>
      <w:r w:rsidR="004528A3">
        <w:rPr>
          <w:rFonts w:hint="eastAsia"/>
          <w:lang w:eastAsia="zh-TW"/>
        </w:rPr>
        <w:t>unique</w:t>
      </w:r>
      <w:r>
        <w:rPr>
          <w:rFonts w:hint="eastAsia"/>
        </w:rPr>
        <w:t xml:space="preserve"> expression correlation trends</w:t>
      </w:r>
      <w:r>
        <w:t xml:space="preserve">. </w:t>
      </w:r>
      <w:r w:rsidR="00082376">
        <w:t xml:space="preserve">More importantly, </w:t>
      </w:r>
      <w:r>
        <w:t>t</w:t>
      </w:r>
      <w:r w:rsidR="0078734E">
        <w:rPr>
          <w:rFonts w:hint="eastAsia"/>
        </w:rPr>
        <w:t xml:space="preserve">he disruption of </w:t>
      </w:r>
      <w:r w:rsidR="00D81E8E">
        <w:rPr>
          <w:rFonts w:hint="eastAsia"/>
        </w:rPr>
        <w:t>coregulation</w:t>
      </w:r>
      <w:r w:rsidR="0078734E">
        <w:rPr>
          <w:rFonts w:hint="eastAsia"/>
        </w:rPr>
        <w:t xml:space="preserve"> may be </w:t>
      </w:r>
      <w:r w:rsidR="001643AF">
        <w:t>associated with</w:t>
      </w:r>
      <w:r w:rsidR="0078734E">
        <w:rPr>
          <w:rFonts w:hint="eastAsia"/>
        </w:rPr>
        <w:t xml:space="preserve"> cancers.</w:t>
      </w:r>
    </w:p>
    <w:p w:rsidR="004D3D18" w:rsidRDefault="007554E8">
      <w:pPr>
        <w:pStyle w:val="2"/>
        <w:spacing w:line="360" w:lineRule="auto"/>
        <w:rPr>
          <w:sz w:val="24"/>
        </w:rPr>
      </w:pPr>
      <w:r w:rsidRPr="007554E8">
        <w:rPr>
          <w:sz w:val="24"/>
        </w:rPr>
        <w:t>Conclusion</w:t>
      </w:r>
      <w:r w:rsidR="005A552E">
        <w:rPr>
          <w:sz w:val="24"/>
        </w:rPr>
        <w:t>:</w:t>
      </w:r>
    </w:p>
    <w:p w:rsidR="004528A3" w:rsidRDefault="001643AF" w:rsidP="00C30602">
      <w:pPr>
        <w:jc w:val="both"/>
        <w:rPr>
          <w:lang w:eastAsia="zh-TW"/>
        </w:rPr>
      </w:pPr>
      <w:r>
        <w:rPr>
          <w:lang w:eastAsia="zh-TW"/>
        </w:rPr>
        <w:t>Our</w:t>
      </w:r>
      <w:r w:rsidR="00C818B0">
        <w:rPr>
          <w:rFonts w:hint="eastAsia"/>
          <w:lang w:eastAsia="zh-TW"/>
        </w:rPr>
        <w:t xml:space="preserve"> findings</w:t>
      </w:r>
      <w:r w:rsidR="00760BA8">
        <w:t xml:space="preserve"> </w:t>
      </w:r>
      <w:r w:rsidR="00C818B0">
        <w:rPr>
          <w:rFonts w:hint="eastAsia"/>
        </w:rPr>
        <w:t xml:space="preserve">elucidate the combinatorial and cooperative properties of </w:t>
      </w:r>
      <w:r w:rsidR="00C818B0">
        <w:rPr>
          <w:rFonts w:hint="eastAsia"/>
          <w:lang w:eastAsia="zh-TW"/>
        </w:rPr>
        <w:t>transcription factors</w:t>
      </w:r>
      <w:r w:rsidR="00C818B0">
        <w:rPr>
          <w:rFonts w:hint="eastAsia"/>
        </w:rPr>
        <w:t xml:space="preserve"> and miRNAs </w:t>
      </w:r>
      <w:r w:rsidR="00D81E8E">
        <w:rPr>
          <w:rFonts w:hint="eastAsia"/>
        </w:rPr>
        <w:t>regulation</w:t>
      </w:r>
      <w:r w:rsidR="00760BA8">
        <w:rPr>
          <w:rFonts w:hint="eastAsia"/>
        </w:rPr>
        <w:t xml:space="preserve">, and </w:t>
      </w:r>
      <w:r>
        <w:t xml:space="preserve">we </w:t>
      </w:r>
      <w:r w:rsidR="00760BA8">
        <w:rPr>
          <w:rFonts w:hint="eastAsia"/>
        </w:rPr>
        <w:t xml:space="preserve">proposes that </w:t>
      </w:r>
      <w:r>
        <w:t xml:space="preserve">the </w:t>
      </w:r>
      <w:r w:rsidR="00760BA8">
        <w:t>coordinated</w:t>
      </w:r>
      <w:r w:rsidR="00760BA8">
        <w:rPr>
          <w:rFonts w:hint="eastAsia"/>
        </w:rPr>
        <w:t xml:space="preserve"> regulation </w:t>
      </w:r>
      <w:r>
        <w:t>may play an important role in</w:t>
      </w:r>
      <w:r w:rsidR="00760BA8">
        <w:rPr>
          <w:rFonts w:hint="eastAsia"/>
        </w:rPr>
        <w:t xml:space="preserve"> many biological processes.</w:t>
      </w:r>
    </w:p>
    <w:p w:rsidR="004D3D18" w:rsidRDefault="00940F85">
      <w:pPr>
        <w:pStyle w:val="1"/>
        <w:spacing w:line="360" w:lineRule="auto"/>
      </w:pPr>
      <w:r>
        <w:lastRenderedPageBreak/>
        <w:t xml:space="preserve">Background </w:t>
      </w:r>
    </w:p>
    <w:p w:rsidR="0070590A" w:rsidRDefault="0075404B" w:rsidP="0070590A">
      <w:pPr>
        <w:jc w:val="both"/>
        <w:rPr>
          <w:lang w:eastAsia="zh-TW"/>
        </w:rPr>
      </w:pPr>
      <w:r>
        <w:rPr>
          <w:rFonts w:hint="eastAsia"/>
        </w:rPr>
        <w:t>T</w:t>
      </w:r>
      <w:r>
        <w:t>ranscriptional regula</w:t>
      </w:r>
      <w:r w:rsidR="0076090E">
        <w:t>tory</w:t>
      </w:r>
      <w:r w:rsidRPr="00FD2C5A">
        <w:t xml:space="preserve"> network</w:t>
      </w:r>
      <w:r>
        <w:rPr>
          <w:rFonts w:hint="eastAsia"/>
        </w:rPr>
        <w:t xml:space="preserve">s describe the interactions between </w:t>
      </w:r>
      <w:r w:rsidRPr="00FD2C5A">
        <w:t>transcriptional regulatory proteins</w:t>
      </w:r>
      <w:r>
        <w:rPr>
          <w:rFonts w:hint="eastAsia"/>
        </w:rPr>
        <w:t xml:space="preserve"> and their target genes </w:t>
      </w:r>
      <w:r w:rsidR="004D3D18">
        <w:fldChar w:fldCharType="begin">
          <w:fldData xml:space="preserve">PEVuZE5vdGU+PENpdGU+PEF1dGhvcj5TaGVuLU9ycjwvQXV0aG9yPjxZZWFyPjIwMDI8L1llYXI+
PFJlY051bT4yNTk8L1JlY051bT48cmVjb3JkPjxyZWMtbnVtYmVyPjI1OTwvcmVjLW51bWJlcj48
Zm9yZWlnbi1rZXlzPjxrZXkgYXBwPSJFTiIgZGItaWQ9Inhyc2FyMDlmbXA5ZXZyZXZ3ZDZ4c3gy
MTB4OXdmZXJ2ZXZ0eCI+MjU5PC9rZXk+PC9mb3JlaWduLWtleXM+PHJlZi10eXBlIG5hbWU9Ikpv
dXJuYWwgQXJ0aWNsZSI+MTc8L3JlZi10eXBlPjxjb250cmlidXRvcnM+PGF1dGhvcnM+PGF1dGhv
cj5TaGVuLU9yciwgUy4gUy48L2F1dGhvcj48YXV0aG9yPk1pbG8sIFIuPC9hdXRob3I+PGF1dGhv
cj5NYW5nYW4sIFMuPC9hdXRob3I+PGF1dGhvcj5BbG9uLCBVLjwvYXV0aG9yPjwvYXV0aG9ycz48
L2NvbnRyaWJ1dG9ycz48YXV0aC1hZGRyZXNzPkRlcGFydG1lbnQgb2YgTW9sZWN1bGFyIENlbGwg
QmlvbG9neSwgV2Vpem1hbm4gSW5zdGl0dXRlIG9mIFNjaWVuY2UsIFJlaG92b3QgNzYxMDAsIElz
cmFlbC48L2F1dGgtYWRkcmVzcz48dGl0bGVzPjx0aXRsZT5OZXR3b3JrIG1vdGlmcyBpbiB0aGUg
dHJhbnNjcmlwdGlvbmFsIHJlZ3VsYXRpb24gbmV0d29yayBvZiBFc2NoZXJpY2hpYSBjb2xpPC90
aXRsZT48c2Vjb25kYXJ5LXRpdGxlPk5hdCBHZW5ldDwvc2Vjb25kYXJ5LXRpdGxlPjwvdGl0bGVz
PjxwZXJpb2RpY2FsPjxmdWxsLXRpdGxlPk5hdCBHZW5ldDwvZnVsbC10aXRsZT48L3BlcmlvZGlj
YWw+PHBhZ2VzPjY0LTg8L3BhZ2VzPjx2b2x1bWU+MzE8L3ZvbHVtZT48bnVtYmVyPjE8L251bWJl
cj48ZWRpdGlvbj4yMDAyLzA0LzIzPC9lZGl0aW9uPjxrZXl3b3Jkcz48a2V5d29yZD5BbGdvcml0
aG1zPC9rZXl3b3JkPjxrZXl3b3JkPkRhdGFiYXNlcywgR2VuZXRpYzwva2V5d29yZD48a2V5d29y
ZD5Fc2NoZXJpY2hpYSBjb2xpLypnZW5ldGljczwva2V5d29yZD48a2V5d29yZD5HZW5lIEV4cHJl
c3Npb24gUmVndWxhdGlvbiwgQmFjdGVyaWFsPC9rZXl3b3JkPjxrZXl3b3JkPkdlbmVzLCBCYWN0
ZXJpYWw8L2tleXdvcmQ+PGtleXdvcmQ+TW9kZWxzLCBHZW5ldGljPC9rZXl3b3JkPjxrZXl3b3Jk
PlJlZ3Vsb248L2tleXdvcmQ+PGtleXdvcmQ+U2lnbmFsIFRyYW5zZHVjdGlvbjwva2V5d29yZD48
a2V5d29yZD5UcmFuc2NyaXB0aW9uIEZhY3RvcnMvZ2VuZXRpY3M8L2tleXdvcmQ+PGtleXdvcmQ+
KlRyYW5zY3JpcHRpb24sIEdlbmV0aWM8L2tleXdvcmQ+PC9rZXl3b3Jkcz48ZGF0ZXM+PHllYXI+
MjAwMjwveWVhcj48cHViLWRhdGVzPjxkYXRlPk1heTwvZGF0ZT48L3B1Yi1kYXRlcz48L2RhdGVz
Pjxpc2JuPjEwNjEtNDAzNiAoUHJpbnQpPC9pc2JuPjxhY2Nlc3Npb24tbnVtPjExOTY3NTM4PC9h
Y2Nlc3Npb24tbnVtPjx1cmxzPjxyZWxhdGVkLXVybHM+PHVybD5odHRwOi8vd3d3Lm5jYmkubmxt
Lm5paC5nb3YvZW50cmV6L3F1ZXJ5LmZjZ2k/Y21kPVJldHJpZXZlJmFtcDtkYj1QdWJNZWQmYW1w
O2RvcHQ9Q2l0YXRpb24mYW1wO2xpc3RfdWlkcz0xMTk2NzUzODwvdXJsPjwvcmVsYXRlZC11cmxz
PjwvdXJscz48ZWxlY3Ryb25pYy1yZXNvdXJjZS1udW0+MTAuMTAzOC9uZzg4MSYjeEQ7bmc4ODEg
W3BpaV08L2VsZWN0cm9uaWMtcmVzb3VyY2UtbnVtPjxsYW5ndWFnZT5lbmc8L2xhbmd1YWdlPjwv
cmVjb3JkPjwvQ2l0ZT48Q2l0ZT48QXV0aG9yPkxlZTwvQXV0aG9yPjxZZWFyPjIwMDI8L1llYXI+
PFJlY051bT42MDA8L1JlY051bT48cmVjb3JkPjxyZWMtbnVtYmVyPjYwMDwvcmVjLW51bWJlcj48
Zm9yZWlnbi1rZXlzPjxrZXkgYXBwPSJFTiIgZGItaWQ9Inhyc2FyMDlmbXA5ZXZyZXZ3ZDZ4c3gy
MTB4OXdmZXJ2ZXZ0eCI+NjAwPC9rZXk+PC9mb3JlaWduLWtleXM+PHJlZi10eXBlIG5hbWU9Ikpv
dXJuYWwgQXJ0aWNsZSI+MTc8L3JlZi10eXBlPjxjb250cmlidXRvcnM+PGF1dGhvcnM+PGF1dGhv
cj5MZWUsIFQuIEkuPC9hdXRob3I+PGF1dGhvcj5SaW5hbGRpLCBOLiBKLjwvYXV0aG9yPjxhdXRo
b3I+Um9iZXJ0LCBGLjwvYXV0aG9yPjxhdXRob3I+T2RvbSwgRC4gVC48L2F1dGhvcj48YXV0aG9y
PkJhci1Kb3NlcGgsIFouPC9hdXRob3I+PGF1dGhvcj5HZXJiZXIsIEcuIEsuPC9hdXRob3I+PGF1
dGhvcj5IYW5uZXR0LCBOLiBNLjwvYXV0aG9yPjxhdXRob3I+SGFyYmlzb24sIEMuIFQuPC9hdXRo
b3I+PGF1dGhvcj5UaG9tcHNvbiwgQy4gTS48L2F1dGhvcj48YXV0aG9yPlNpbW9uLCBJLjwvYXV0
aG9yPjxhdXRob3I+WmVpdGxpbmdlciwgSi48L2F1dGhvcj48YXV0aG9yPkplbm5pbmdzLCBFLiBH
LjwvYXV0aG9yPjxhdXRob3I+TXVycmF5LCBILiBMLjwvYXV0aG9yPjxhdXRob3I+R29yZG9uLCBE
LiBCLjwvYXV0aG9yPjxhdXRob3I+UmVuLCBCLjwvYXV0aG9yPjxhdXRob3I+V3lyaWNrLCBKLiBK
LjwvYXV0aG9yPjxhdXRob3I+VGFnbmUsIEouIEIuPC9hdXRob3I+PGF1dGhvcj5Wb2xrZXJ0LCBU
LiBMLjwvYXV0aG9yPjxhdXRob3I+RnJhZW5rZWwsIEUuPC9hdXRob3I+PGF1dGhvcj5HaWZmb3Jk
LCBELiBLLjwvYXV0aG9yPjxhdXRob3I+WW91bmcsIFIuIEEuPC9hdXRob3I+PC9hdXRob3JzPjwv
Y29udHJpYnV0b3JzPjxhdXRoLWFkZHJlc3M+V2hpdGVoZWFkIEluc3RpdHV0ZSBmb3IgQmlvbWVk
aWNhbCBSZXNlYXJjaCwgTmluZSBDYW1icmlkZ2UgQ2VudGVyLCBDYW1icmlkZ2UsIE1BIDAyMTQy
LCBVU0EuPC9hdXRoLWFkZHJlc3M+PHRpdGxlcz48dGl0bGU+VHJhbnNjcmlwdGlvbmFsIHJlZ3Vs
YXRvcnkgbmV0d29ya3MgaW4gU2FjY2hhcm9teWNlcyBjZXJldmlzaWFlPC90aXRsZT48c2Vjb25k
YXJ5LXRpdGxlPlNjaWVuY2U8L3NlY29uZGFyeS10aXRsZT48L3RpdGxlcz48cGVyaW9kaWNhbD48
ZnVsbC10aXRsZT5TY2llbmNlPC9mdWxsLXRpdGxlPjwvcGVyaW9kaWNhbD48cGFnZXM+Nzk5LTgw
NDwvcGFnZXM+PHZvbHVtZT4yOTg8L3ZvbHVtZT48bnVtYmVyPjU1OTQ8L251bWJlcj48ZWRpdGlv
bj4yMDAyLzEwLzI2PC9lZGl0aW9uPjxrZXl3b3Jkcz48a2V5d29yZD5BbGdvcml0aG1zPC9rZXl3
b3JkPjxrZXl3b3JkPkNlbGwgQ3ljbGU8L2tleXdvcmQ+PGtleXdvcmQ+Q29tcHV0YXRpb25hbCBC
aW9sb2d5PC9rZXl3b3JkPjxrZXl3b3JkPkROQSwgRnVuZ2FsL2dlbmV0aWNzL21ldGFib2xpc208
L2tleXdvcmQ+PGtleXdvcmQ+RmVlZGJhY2ssIEJpb2NoZW1pY2FsPC9rZXl3b3JkPjxrZXl3b3Jk
PkdlbmUgRXhwcmVzc2lvbiBQcm9maWxpbmc8L2tleXdvcmQ+PGtleXdvcmQ+KkdlbmUgRXhwcmVz
c2lvbiBSZWd1bGF0aW9uLCBGdW5nYWw8L2tleXdvcmQ+PGtleXdvcmQ+KkdlbmVzLCBGdW5nYWw8
L2tleXdvcmQ+PGtleXdvcmQ+R2Vub21lLCBGdW5nYWw8L2tleXdvcmQ+PGtleXdvcmQ+TW9kZWxz
LCBHZW5ldGljPC9rZXl3b3JkPjxrZXl3b3JkPipQcm9tb3RlciBSZWdpb25zLCBHZW5ldGljPC9r
ZXl3b3JkPjxrZXl3b3JkPlByb3RlaW4gQmluZGluZzwva2V5d29yZD48a2V5d29yZD5TYWNjaGFy
b215Y2VzIGNlcmV2aXNpYWUvY3l0b2xvZ3kvKmdlbmV0aWNzL2dyb3d0aCAmYW1wOzwva2V5d29y
ZD48a2V5d29yZD5kZXZlbG9wbWVudC9tZXRhYm9saXNtPC9rZXl3b3JkPjxrZXl3b3JkPlNhY2No
YXJvbXljZXMgY2VyZXZpc2lhZSBQcm90ZWlucy9nZW5ldGljcy8qbWV0YWJvbGlzbTwva2V5d29y
ZD48a2V5d29yZD5UcmFuc2NyaXB0aW9uIEZhY3RvcnMvZ2VuZXRpY3MvKm1ldGFib2xpc208L2tl
eXdvcmQ+PGtleXdvcmQ+VHJhbnNjcmlwdGlvbiwgR2VuZXRpYzwva2V5d29yZD48L2tleXdvcmRz
PjxkYXRlcz48eWVhcj4yMDAyPC95ZWFyPjxwdWItZGF0ZXM+PGRhdGU+T2N0IDI1PC9kYXRlPjwv
cHViLWRhdGVzPjwvZGF0ZXM+PGlzYm4+MTA5NS05MjAzIChFbGVjdHJvbmljKTwvaXNibj48YWNj
ZXNzaW9uLW51bT4xMjM5OTU4NDwvYWNjZXNzaW9uLW51bT48dXJscz48cmVsYXRlZC11cmxzPjx1
cmw+aHR0cDovL3d3dy5uY2JpLm5sbS5uaWguZ292L2VudHJlei9xdWVyeS5mY2dpP2NtZD1SZXRy
aWV2ZSZhbXA7ZGI9UHViTWVkJmFtcDtkb3B0PUNpdGF0aW9uJmFtcDtsaXN0X3VpZHM9MTIzOTk1
ODQ8L3VybD48L3JlbGF0ZWQtdXJscz48L3VybHM+PGVsZWN0cm9uaWMtcmVzb3VyY2UtbnVtPjEw
LjExMjYvc2NpZW5jZS4xMDc1MDkwJiN4RDsyOTgvNTU5NC83OTkgW3BpaV08L2VsZWN0cm9uaWMt
cmVzb3VyY2UtbnVtPjxsYW5ndWFnZT5lbmc8L2xhbmd1YWdlPjwvcmVjb3JkPjwvQ2l0ZT48Q2l0
ZT48QXV0aG9yPll1PC9BdXRob3I+PFllYXI+MjAwNjwvWWVhcj48UmVjTnVtPjE2NDwvUmVjTnVt
PjxyZWNvcmQ+PHJlYy1udW1iZXI+MTY0PC9yZWMtbnVtYmVyPjxmb3JlaWduLWtleXM+PGtleSBh
cHA9IkVOIiBkYi1pZD0ieHJzYXIwOWZtcDlldnJldndkNnhzeDIxMHg5d2ZlcnZldnR4Ij4xNjQ8
L2tleT48L2ZvcmVpZ24ta2V5cz48cmVmLXR5cGUgbmFtZT0iSm91cm5hbCBBcnRpY2xlIj4xNzwv
cmVmLXR5cGU+PGNvbnRyaWJ1dG9ycz48YXV0aG9ycz48YXV0aG9yPll1LCBIYWl5dWFuPC9hdXRo
b3I+PGF1dGhvcj5HZXJzdGVpbiwgTWFyazwvYXV0aG9yPjwvYXV0aG9ycz48L2NvbnRyaWJ1dG9y
cz48dGl0bGVzPjx0aXRsZT5HZW5vbWljIGFuYWx5c2lzIG9mIHRoZSBoaWVyYXJjaGljYWwgc3Ry
dWN0dXJlIG9mIHJlZ3VsYXRvcnkgbmV0d29ya3M8L3RpdGxlPjxzZWNvbmRhcnktdGl0bGU+UHJv
Y2VlZGluZ3Mgb2YgdGhlIE5hdGlvbmFsIEFjYWRlbXkgb2YgU2NpZW5jZXM8L3NlY29uZGFyeS10
aXRsZT48L3RpdGxlcz48cGVyaW9kaWNhbD48ZnVsbC10aXRsZT5Qcm9jZWVkaW5ncyBvZiB0aGUg
TmF0aW9uYWwgQWNhZGVteSBvZiBTY2llbmNlczwvZnVsbC10aXRsZT48L3BlcmlvZGljYWw+PHBh
Z2VzPjE0NzI0LTE0NzMxPC9wYWdlcz48dm9sdW1lPjEwMzwvdm9sdW1lPjxudW1iZXI+NDA8L251
bWJlcj48ZGF0ZXM+PHllYXI+MjAwNjwveWVhcj48cHViLWRhdGVzPjxkYXRlPk9jdG9iZXIgMywg
MjAwNjwvZGF0ZT48L3B1Yi1kYXRlcz48L2RhdGVzPjx1cmxzPjxyZWxhdGVkLXVybHM+PHVybD5o
dHRwOi8vd3d3LnBuYXMub3JnL2NvbnRlbnQvMTAzLzQwLzE0NzI0LmFic3RyYWN0PC91cmw+PC9y
ZWxhdGVkLXVybHM+PC91cmxzPjxlbGVjdHJvbmljLXJlc291cmNlLW51bT4xMC4xMDczL3BuYXMu
MDUwODYzNzEwMzwvZWxlY3Ryb25pYy1yZXNvdXJjZS1udW0+PC9yZWNvcmQ+PC9DaXRlPjwvRW5k
Tm90ZT5=
</w:fldData>
        </w:fldChar>
      </w:r>
      <w:r>
        <w:instrText xml:space="preserve"> ADDIN EN.CITE </w:instrText>
      </w:r>
      <w:r w:rsidR="004D3D18">
        <w:fldChar w:fldCharType="begin">
          <w:fldData xml:space="preserve">PEVuZE5vdGU+PENpdGU+PEF1dGhvcj5TaGVuLU9ycjwvQXV0aG9yPjxZZWFyPjIwMDI8L1llYXI+
PFJlY051bT4yNTk8L1JlY051bT48cmVjb3JkPjxyZWMtbnVtYmVyPjI1OTwvcmVjLW51bWJlcj48
Zm9yZWlnbi1rZXlzPjxrZXkgYXBwPSJFTiIgZGItaWQ9Inhyc2FyMDlmbXA5ZXZyZXZ3ZDZ4c3gy
MTB4OXdmZXJ2ZXZ0eCI+MjU5PC9rZXk+PC9mb3JlaWduLWtleXM+PHJlZi10eXBlIG5hbWU9Ikpv
dXJuYWwgQXJ0aWNsZSI+MTc8L3JlZi10eXBlPjxjb250cmlidXRvcnM+PGF1dGhvcnM+PGF1dGhv
cj5TaGVuLU9yciwgUy4gUy48L2F1dGhvcj48YXV0aG9yPk1pbG8sIFIuPC9hdXRob3I+PGF1dGhv
cj5NYW5nYW4sIFMuPC9hdXRob3I+PGF1dGhvcj5BbG9uLCBVLjwvYXV0aG9yPjwvYXV0aG9ycz48
L2NvbnRyaWJ1dG9ycz48YXV0aC1hZGRyZXNzPkRlcGFydG1lbnQgb2YgTW9sZWN1bGFyIENlbGwg
QmlvbG9neSwgV2Vpem1hbm4gSW5zdGl0dXRlIG9mIFNjaWVuY2UsIFJlaG92b3QgNzYxMDAsIElz
cmFlbC48L2F1dGgtYWRkcmVzcz48dGl0bGVzPjx0aXRsZT5OZXR3b3JrIG1vdGlmcyBpbiB0aGUg
dHJhbnNjcmlwdGlvbmFsIHJlZ3VsYXRpb24gbmV0d29yayBvZiBFc2NoZXJpY2hpYSBjb2xpPC90
aXRsZT48c2Vjb25kYXJ5LXRpdGxlPk5hdCBHZW5ldDwvc2Vjb25kYXJ5LXRpdGxlPjwvdGl0bGVz
PjxwZXJpb2RpY2FsPjxmdWxsLXRpdGxlPk5hdCBHZW5ldDwvZnVsbC10aXRsZT48L3BlcmlvZGlj
YWw+PHBhZ2VzPjY0LTg8L3BhZ2VzPjx2b2x1bWU+MzE8L3ZvbHVtZT48bnVtYmVyPjE8L251bWJl
cj48ZWRpdGlvbj4yMDAyLzA0LzIzPC9lZGl0aW9uPjxrZXl3b3Jkcz48a2V5d29yZD5BbGdvcml0
aG1zPC9rZXl3b3JkPjxrZXl3b3JkPkRhdGFiYXNlcywgR2VuZXRpYzwva2V5d29yZD48a2V5d29y
ZD5Fc2NoZXJpY2hpYSBjb2xpLypnZW5ldGljczwva2V5d29yZD48a2V5d29yZD5HZW5lIEV4cHJl
c3Npb24gUmVndWxhdGlvbiwgQmFjdGVyaWFsPC9rZXl3b3JkPjxrZXl3b3JkPkdlbmVzLCBCYWN0
ZXJpYWw8L2tleXdvcmQ+PGtleXdvcmQ+TW9kZWxzLCBHZW5ldGljPC9rZXl3b3JkPjxrZXl3b3Jk
PlJlZ3Vsb248L2tleXdvcmQ+PGtleXdvcmQ+U2lnbmFsIFRyYW5zZHVjdGlvbjwva2V5d29yZD48
a2V5d29yZD5UcmFuc2NyaXB0aW9uIEZhY3RvcnMvZ2VuZXRpY3M8L2tleXdvcmQ+PGtleXdvcmQ+
KlRyYW5zY3JpcHRpb24sIEdlbmV0aWM8L2tleXdvcmQ+PC9rZXl3b3Jkcz48ZGF0ZXM+PHllYXI+
MjAwMjwveWVhcj48cHViLWRhdGVzPjxkYXRlPk1heTwvZGF0ZT48L3B1Yi1kYXRlcz48L2RhdGVz
Pjxpc2JuPjEwNjEtNDAzNiAoUHJpbnQpPC9pc2JuPjxhY2Nlc3Npb24tbnVtPjExOTY3NTM4PC9h
Y2Nlc3Npb24tbnVtPjx1cmxzPjxyZWxhdGVkLXVybHM+PHVybD5odHRwOi8vd3d3Lm5jYmkubmxt
Lm5paC5nb3YvZW50cmV6L3F1ZXJ5LmZjZ2k/Y21kPVJldHJpZXZlJmFtcDtkYj1QdWJNZWQmYW1w
O2RvcHQ9Q2l0YXRpb24mYW1wO2xpc3RfdWlkcz0xMTk2NzUzODwvdXJsPjwvcmVsYXRlZC11cmxz
PjwvdXJscz48ZWxlY3Ryb25pYy1yZXNvdXJjZS1udW0+MTAuMTAzOC9uZzg4MSYjeEQ7bmc4ODEg
W3BpaV08L2VsZWN0cm9uaWMtcmVzb3VyY2UtbnVtPjxsYW5ndWFnZT5lbmc8L2xhbmd1YWdlPjwv
cmVjb3JkPjwvQ2l0ZT48Q2l0ZT48QXV0aG9yPkxlZTwvQXV0aG9yPjxZZWFyPjIwMDI8L1llYXI+
PFJlY051bT42MDA8L1JlY051bT48cmVjb3JkPjxyZWMtbnVtYmVyPjYwMDwvcmVjLW51bWJlcj48
Zm9yZWlnbi1rZXlzPjxrZXkgYXBwPSJFTiIgZGItaWQ9Inhyc2FyMDlmbXA5ZXZyZXZ3ZDZ4c3gy
MTB4OXdmZXJ2ZXZ0eCI+NjAwPC9rZXk+PC9mb3JlaWduLWtleXM+PHJlZi10eXBlIG5hbWU9Ikpv
dXJuYWwgQXJ0aWNsZSI+MTc8L3JlZi10eXBlPjxjb250cmlidXRvcnM+PGF1dGhvcnM+PGF1dGhv
cj5MZWUsIFQuIEkuPC9hdXRob3I+PGF1dGhvcj5SaW5hbGRpLCBOLiBKLjwvYXV0aG9yPjxhdXRo
b3I+Um9iZXJ0LCBGLjwvYXV0aG9yPjxhdXRob3I+T2RvbSwgRC4gVC48L2F1dGhvcj48YXV0aG9y
PkJhci1Kb3NlcGgsIFouPC9hdXRob3I+PGF1dGhvcj5HZXJiZXIsIEcuIEsuPC9hdXRob3I+PGF1
dGhvcj5IYW5uZXR0LCBOLiBNLjwvYXV0aG9yPjxhdXRob3I+SGFyYmlzb24sIEMuIFQuPC9hdXRo
b3I+PGF1dGhvcj5UaG9tcHNvbiwgQy4gTS48L2F1dGhvcj48YXV0aG9yPlNpbW9uLCBJLjwvYXV0
aG9yPjxhdXRob3I+WmVpdGxpbmdlciwgSi48L2F1dGhvcj48YXV0aG9yPkplbm5pbmdzLCBFLiBH
LjwvYXV0aG9yPjxhdXRob3I+TXVycmF5LCBILiBMLjwvYXV0aG9yPjxhdXRob3I+R29yZG9uLCBE
LiBCLjwvYXV0aG9yPjxhdXRob3I+UmVuLCBCLjwvYXV0aG9yPjxhdXRob3I+V3lyaWNrLCBKLiBK
LjwvYXV0aG9yPjxhdXRob3I+VGFnbmUsIEouIEIuPC9hdXRob3I+PGF1dGhvcj5Wb2xrZXJ0LCBU
LiBMLjwvYXV0aG9yPjxhdXRob3I+RnJhZW5rZWwsIEUuPC9hdXRob3I+PGF1dGhvcj5HaWZmb3Jk
LCBELiBLLjwvYXV0aG9yPjxhdXRob3I+WW91bmcsIFIuIEEuPC9hdXRob3I+PC9hdXRob3JzPjwv
Y29udHJpYnV0b3JzPjxhdXRoLWFkZHJlc3M+V2hpdGVoZWFkIEluc3RpdHV0ZSBmb3IgQmlvbWVk
aWNhbCBSZXNlYXJjaCwgTmluZSBDYW1icmlkZ2UgQ2VudGVyLCBDYW1icmlkZ2UsIE1BIDAyMTQy
LCBVU0EuPC9hdXRoLWFkZHJlc3M+PHRpdGxlcz48dGl0bGU+VHJhbnNjcmlwdGlvbmFsIHJlZ3Vs
YXRvcnkgbmV0d29ya3MgaW4gU2FjY2hhcm9teWNlcyBjZXJldmlzaWFlPC90aXRsZT48c2Vjb25k
YXJ5LXRpdGxlPlNjaWVuY2U8L3NlY29uZGFyeS10aXRsZT48L3RpdGxlcz48cGVyaW9kaWNhbD48
ZnVsbC10aXRsZT5TY2llbmNlPC9mdWxsLXRpdGxlPjwvcGVyaW9kaWNhbD48cGFnZXM+Nzk5LTgw
NDwvcGFnZXM+PHZvbHVtZT4yOTg8L3ZvbHVtZT48bnVtYmVyPjU1OTQ8L251bWJlcj48ZWRpdGlv
bj4yMDAyLzEwLzI2PC9lZGl0aW9uPjxrZXl3b3Jkcz48a2V5d29yZD5BbGdvcml0aG1zPC9rZXl3
b3JkPjxrZXl3b3JkPkNlbGwgQ3ljbGU8L2tleXdvcmQ+PGtleXdvcmQ+Q29tcHV0YXRpb25hbCBC
aW9sb2d5PC9rZXl3b3JkPjxrZXl3b3JkPkROQSwgRnVuZ2FsL2dlbmV0aWNzL21ldGFib2xpc208
L2tleXdvcmQ+PGtleXdvcmQ+RmVlZGJhY2ssIEJpb2NoZW1pY2FsPC9rZXl3b3JkPjxrZXl3b3Jk
PkdlbmUgRXhwcmVzc2lvbiBQcm9maWxpbmc8L2tleXdvcmQ+PGtleXdvcmQ+KkdlbmUgRXhwcmVz
c2lvbiBSZWd1bGF0aW9uLCBGdW5nYWw8L2tleXdvcmQ+PGtleXdvcmQ+KkdlbmVzLCBGdW5nYWw8
L2tleXdvcmQ+PGtleXdvcmQ+R2Vub21lLCBGdW5nYWw8L2tleXdvcmQ+PGtleXdvcmQ+TW9kZWxz
LCBHZW5ldGljPC9rZXl3b3JkPjxrZXl3b3JkPipQcm9tb3RlciBSZWdpb25zLCBHZW5ldGljPC9r
ZXl3b3JkPjxrZXl3b3JkPlByb3RlaW4gQmluZGluZzwva2V5d29yZD48a2V5d29yZD5TYWNjaGFy
b215Y2VzIGNlcmV2aXNpYWUvY3l0b2xvZ3kvKmdlbmV0aWNzL2dyb3d0aCAmYW1wOzwva2V5d29y
ZD48a2V5d29yZD5kZXZlbG9wbWVudC9tZXRhYm9saXNtPC9rZXl3b3JkPjxrZXl3b3JkPlNhY2No
YXJvbXljZXMgY2VyZXZpc2lhZSBQcm90ZWlucy9nZW5ldGljcy8qbWV0YWJvbGlzbTwva2V5d29y
ZD48a2V5d29yZD5UcmFuc2NyaXB0aW9uIEZhY3RvcnMvZ2VuZXRpY3MvKm1ldGFib2xpc208L2tl
eXdvcmQ+PGtleXdvcmQ+VHJhbnNjcmlwdGlvbiwgR2VuZXRpYzwva2V5d29yZD48L2tleXdvcmRz
PjxkYXRlcz48eWVhcj4yMDAyPC95ZWFyPjxwdWItZGF0ZXM+PGRhdGU+T2N0IDI1PC9kYXRlPjwv
cHViLWRhdGVzPjwvZGF0ZXM+PGlzYm4+MTA5NS05MjAzIChFbGVjdHJvbmljKTwvaXNibj48YWNj
ZXNzaW9uLW51bT4xMjM5OTU4NDwvYWNjZXNzaW9uLW51bT48dXJscz48cmVsYXRlZC11cmxzPjx1
cmw+aHR0cDovL3d3dy5uY2JpLm5sbS5uaWguZ292L2VudHJlei9xdWVyeS5mY2dpP2NtZD1SZXRy
aWV2ZSZhbXA7ZGI9UHViTWVkJmFtcDtkb3B0PUNpdGF0aW9uJmFtcDtsaXN0X3VpZHM9MTIzOTk1
ODQ8L3VybD48L3JlbGF0ZWQtdXJscz48L3VybHM+PGVsZWN0cm9uaWMtcmVzb3VyY2UtbnVtPjEw
LjExMjYvc2NpZW5jZS4xMDc1MDkwJiN4RDsyOTgvNTU5NC83OTkgW3BpaV08L2VsZWN0cm9uaWMt
cmVzb3VyY2UtbnVtPjxsYW5ndWFnZT5lbmc8L2xhbmd1YWdlPjwvcmVjb3JkPjwvQ2l0ZT48Q2l0
ZT48QXV0aG9yPll1PC9BdXRob3I+PFllYXI+MjAwNjwvWWVhcj48UmVjTnVtPjE2NDwvUmVjTnVt
PjxyZWNvcmQ+PHJlYy1udW1iZXI+MTY0PC9yZWMtbnVtYmVyPjxmb3JlaWduLWtleXM+PGtleSBh
cHA9IkVOIiBkYi1pZD0ieHJzYXIwOWZtcDlldnJldndkNnhzeDIxMHg5d2ZlcnZldnR4Ij4xNjQ8
L2tleT48L2ZvcmVpZ24ta2V5cz48cmVmLXR5cGUgbmFtZT0iSm91cm5hbCBBcnRpY2xlIj4xNzwv
cmVmLXR5cGU+PGNvbnRyaWJ1dG9ycz48YXV0aG9ycz48YXV0aG9yPll1LCBIYWl5dWFuPC9hdXRo
b3I+PGF1dGhvcj5HZXJzdGVpbiwgTWFyazwvYXV0aG9yPjwvYXV0aG9ycz48L2NvbnRyaWJ1dG9y
cz48dGl0bGVzPjx0aXRsZT5HZW5vbWljIGFuYWx5c2lzIG9mIHRoZSBoaWVyYXJjaGljYWwgc3Ry
dWN0dXJlIG9mIHJlZ3VsYXRvcnkgbmV0d29ya3M8L3RpdGxlPjxzZWNvbmRhcnktdGl0bGU+UHJv
Y2VlZGluZ3Mgb2YgdGhlIE5hdGlvbmFsIEFjYWRlbXkgb2YgU2NpZW5jZXM8L3NlY29uZGFyeS10
aXRsZT48L3RpdGxlcz48cGVyaW9kaWNhbD48ZnVsbC10aXRsZT5Qcm9jZWVkaW5ncyBvZiB0aGUg
TmF0aW9uYWwgQWNhZGVteSBvZiBTY2llbmNlczwvZnVsbC10aXRsZT48L3BlcmlvZGljYWw+PHBh
Z2VzPjE0NzI0LTE0NzMxPC9wYWdlcz48dm9sdW1lPjEwMzwvdm9sdW1lPjxudW1iZXI+NDA8L251
bWJlcj48ZGF0ZXM+PHllYXI+MjAwNjwveWVhcj48cHViLWRhdGVzPjxkYXRlPk9jdG9iZXIgMywg
MjAwNjwvZGF0ZT48L3B1Yi1kYXRlcz48L2RhdGVzPjx1cmxzPjxyZWxhdGVkLXVybHM+PHVybD5o
dHRwOi8vd3d3LnBuYXMub3JnL2NvbnRlbnQvMTAzLzQwLzE0NzI0LmFic3RyYWN0PC91cmw+PC9y
ZWxhdGVkLXVybHM+PC91cmxzPjxlbGVjdHJvbmljLXJlc291cmNlLW51bT4xMC4xMDczL3BuYXMu
MDUwODYzNzEwMzwvZWxlY3Ryb25pYy1yZXNvdXJjZS1udW0+PC9yZWNvcmQ+PC9DaXRlPjwvRW5k
Tm90ZT5=
</w:fldData>
        </w:fldChar>
      </w:r>
      <w:r>
        <w:instrText xml:space="preserve"> ADDIN EN.CITE.DATA </w:instrText>
      </w:r>
      <w:r w:rsidR="004D3D18">
        <w:fldChar w:fldCharType="end"/>
      </w:r>
      <w:r w:rsidR="004D3D18">
        <w:fldChar w:fldCharType="separate"/>
      </w:r>
      <w:r>
        <w:rPr>
          <w:noProof/>
        </w:rPr>
        <w:t>[1-3]</w:t>
      </w:r>
      <w:r w:rsidR="004D3D18">
        <w:fldChar w:fldCharType="end"/>
      </w:r>
      <w:r>
        <w:rPr>
          <w:rFonts w:hint="eastAsia"/>
        </w:rPr>
        <w:t xml:space="preserve">. These regulators, </w:t>
      </w:r>
      <w:r w:rsidR="001643AF">
        <w:t>known as</w:t>
      </w:r>
      <w:r>
        <w:rPr>
          <w:rFonts w:hint="eastAsia"/>
        </w:rPr>
        <w:t xml:space="preserve"> transcription factors (TFs), are proteins </w:t>
      </w:r>
      <w:r>
        <w:t>that bind</w:t>
      </w:r>
      <w:r w:rsidRPr="00731116">
        <w:t xml:space="preserve"> to specific DNA sequences and thereby </w:t>
      </w:r>
      <w:r w:rsidR="001643AF">
        <w:t>control</w:t>
      </w:r>
      <w:r w:rsidRPr="00731116">
        <w:t xml:space="preserve"> the </w:t>
      </w:r>
      <w:r>
        <w:t>transcription</w:t>
      </w:r>
      <w:r w:rsidRPr="00731116">
        <w:t xml:space="preserve"> of genetic information</w:t>
      </w:r>
      <w:r>
        <w:rPr>
          <w:rFonts w:hint="eastAsia"/>
        </w:rPr>
        <w:t xml:space="preserve"> encoded in DNA</w:t>
      </w:r>
      <w:r w:rsidR="001643AF">
        <w:t xml:space="preserve"> sequences</w:t>
      </w:r>
      <w:r w:rsidRPr="00731116">
        <w:t>.</w:t>
      </w:r>
      <w:r>
        <w:rPr>
          <w:rFonts w:hint="eastAsia"/>
        </w:rPr>
        <w:t xml:space="preserve"> The interactions between TFs </w:t>
      </w:r>
      <w:r>
        <w:t>and</w:t>
      </w:r>
      <w:r>
        <w:rPr>
          <w:rFonts w:hint="eastAsia"/>
        </w:rPr>
        <w:t xml:space="preserve"> target genes </w:t>
      </w:r>
      <w:r w:rsidR="001643AF">
        <w:t>regulate</w:t>
      </w:r>
      <w:r>
        <w:rPr>
          <w:rFonts w:hint="eastAsia"/>
        </w:rPr>
        <w:t xml:space="preserve"> the transcriptional activities of genome and thus determine the global gene expression program of a living cell.</w:t>
      </w:r>
    </w:p>
    <w:p w:rsidR="0070590A" w:rsidRDefault="0076090E" w:rsidP="0070590A">
      <w:pPr>
        <w:jc w:val="both"/>
        <w:rPr>
          <w:lang w:eastAsia="zh-TW"/>
        </w:rPr>
      </w:pPr>
      <w:r>
        <w:tab/>
        <w:t>In the last decade</w:t>
      </w:r>
      <w:r w:rsidR="0070590A">
        <w:rPr>
          <w:rFonts w:hint="eastAsia"/>
        </w:rPr>
        <w:t>,</w:t>
      </w:r>
      <w:r w:rsidR="0070590A" w:rsidRPr="00D83F73">
        <w:rPr>
          <w:rFonts w:hint="eastAsia"/>
        </w:rPr>
        <w:t xml:space="preserve"> </w:t>
      </w:r>
      <w:r w:rsidR="0070590A">
        <w:rPr>
          <w:rFonts w:hint="eastAsia"/>
        </w:rPr>
        <w:t>m</w:t>
      </w:r>
      <w:r w:rsidR="0070590A">
        <w:t>icroRNA</w:t>
      </w:r>
      <w:r w:rsidR="0070590A" w:rsidRPr="00D83F73">
        <w:rPr>
          <w:rFonts w:hint="eastAsia"/>
        </w:rPr>
        <w:t>s</w:t>
      </w:r>
      <w:r w:rsidR="0070590A">
        <w:rPr>
          <w:rFonts w:hint="eastAsia"/>
        </w:rPr>
        <w:t xml:space="preserve"> (miRNAs) have emerged as another prominent class of gene regulators. </w:t>
      </w:r>
      <w:r w:rsidR="006D4FF8">
        <w:t>mi</w:t>
      </w:r>
      <w:r w:rsidR="0070590A">
        <w:rPr>
          <w:rFonts w:hint="eastAsia"/>
        </w:rPr>
        <w:t>RNAs</w:t>
      </w:r>
      <w:r w:rsidR="0070590A">
        <w:t xml:space="preserve"> are </w:t>
      </w:r>
      <w:r w:rsidR="0070590A">
        <w:rPr>
          <w:rFonts w:hint="eastAsia"/>
        </w:rPr>
        <w:t xml:space="preserve">endogenous </w:t>
      </w:r>
      <w:r w:rsidR="0070590A">
        <w:t xml:space="preserve">small RNA molecules </w:t>
      </w:r>
      <w:r w:rsidR="0070590A">
        <w:rPr>
          <w:rFonts w:hint="eastAsia"/>
        </w:rPr>
        <w:t xml:space="preserve">that are abundant in animals, plants, and some viruses. </w:t>
      </w:r>
      <w:r w:rsidR="0070590A">
        <w:t>They</w:t>
      </w:r>
      <w:r w:rsidR="0070590A">
        <w:rPr>
          <w:rFonts w:hint="eastAsia"/>
        </w:rPr>
        <w:t xml:space="preserve"> can </w:t>
      </w:r>
      <w:r w:rsidR="0070590A">
        <w:t>reduce</w:t>
      </w:r>
      <w:r w:rsidR="0070590A">
        <w:rPr>
          <w:rFonts w:hint="eastAsia"/>
        </w:rPr>
        <w:t xml:space="preserve"> </w:t>
      </w:r>
      <w:r w:rsidR="0070590A" w:rsidRPr="005348B6">
        <w:t>stability</w:t>
      </w:r>
      <w:r w:rsidR="0070590A">
        <w:rPr>
          <w:rFonts w:hint="eastAsia"/>
        </w:rPr>
        <w:t xml:space="preserve"> </w:t>
      </w:r>
      <w:r w:rsidR="0070590A" w:rsidRPr="005348B6">
        <w:t>and</w:t>
      </w:r>
      <w:r w:rsidR="0070590A">
        <w:rPr>
          <w:rFonts w:hint="eastAsia"/>
        </w:rPr>
        <w:t>/or</w:t>
      </w:r>
      <w:r w:rsidR="0070590A" w:rsidRPr="005348B6">
        <w:t xml:space="preserve"> translation </w:t>
      </w:r>
      <w:r w:rsidR="0070590A">
        <w:rPr>
          <w:rFonts w:hint="eastAsia"/>
        </w:rPr>
        <w:t>activity</w:t>
      </w:r>
      <w:r w:rsidR="0070590A" w:rsidRPr="005348B6">
        <w:t xml:space="preserve"> of</w:t>
      </w:r>
      <w:r w:rsidR="0070590A">
        <w:t xml:space="preserve"> fully</w:t>
      </w:r>
      <w:r w:rsidR="0070590A">
        <w:rPr>
          <w:rFonts w:hint="eastAsia"/>
        </w:rPr>
        <w:t xml:space="preserve"> </w:t>
      </w:r>
      <w:r w:rsidR="0070590A" w:rsidRPr="005348B6">
        <w:t xml:space="preserve">or partially sequence-complementary </w:t>
      </w:r>
      <w:r w:rsidR="0070590A">
        <w:rPr>
          <w:rFonts w:hint="eastAsia"/>
        </w:rPr>
        <w:t xml:space="preserve">messenger RNAs (mRNAs), thus </w:t>
      </w:r>
      <w:r w:rsidR="0070590A">
        <w:t>regulat</w:t>
      </w:r>
      <w:r w:rsidR="0070590A">
        <w:rPr>
          <w:rFonts w:hint="eastAsia"/>
        </w:rPr>
        <w:t>ing</w:t>
      </w:r>
      <w:r w:rsidR="0070590A">
        <w:t xml:space="preserve"> gene expression at the post-transcriptional level. </w:t>
      </w:r>
      <w:r w:rsidR="0070590A">
        <w:rPr>
          <w:rFonts w:hint="eastAsia"/>
        </w:rPr>
        <w:t xml:space="preserve">It has been found that miRNAs may control </w:t>
      </w:r>
      <w:r>
        <w:t>many</w:t>
      </w:r>
      <w:r w:rsidR="0070590A">
        <w:rPr>
          <w:rFonts w:hint="eastAsia"/>
        </w:rPr>
        <w:t xml:space="preserve"> biological processes in </w:t>
      </w:r>
      <w:r w:rsidR="0070590A">
        <w:t>development</w:t>
      </w:r>
      <w:r w:rsidR="0070590A">
        <w:rPr>
          <w:rFonts w:hint="eastAsia"/>
        </w:rPr>
        <w:t xml:space="preserve">, differentiation, growth, and even cancer development and progression </w:t>
      </w:r>
      <w:r w:rsidR="004D3D18">
        <w:fldChar w:fldCharType="begin">
          <w:fldData xml:space="preserve">PEVuZE5vdGU+PENpdGU+PEF1dGhvcj5CYXJ0ZWw8L0F1dGhvcj48WWVhcj4yMDA0PC9ZZWFyPjxS
ZWNOdW0+Mjc1PC9SZWNOdW0+PHJlY29yZD48cmVjLW51bWJlcj4yNzU8L3JlYy1udW1iZXI+PGZv
cmVpZ24ta2V5cz48a2V5IGFwcD0iRU4iIGRiLWlkPSJ4cnNhcjA5Zm1wOWV2cmV2d2Q2eHN4MjEw
eDl3ZmVydmV2dHgiPjI3NTwva2V5PjwvZm9yZWlnbi1rZXlzPjxyZWYtdHlwZSBuYW1lPSJKb3Vy
bmFsIEFydGljbGUiPjE3PC9yZWYtdHlwZT48Y29udHJpYnV0b3JzPjxhdXRob3JzPjxhdXRob3I+
QmFydGVsLCBELiBQLjwvYXV0aG9yPjwvYXV0aG9ycz48L2NvbnRyaWJ1dG9ycz48YXV0aC1hZGRy
ZXNzPldoaXRlaGVhZCBJbnN0aXR1dGUgZm9yIEJpb21lZGljYWwgUmVzZWFyY2gsIDkgQ2FtYnJp
ZGdlIENlbnRlciwgQ2FtYnJpZGdlLCBNQSAwMjE0MiwgVVNBLiBkYmFydGVsQHdpLm1pdC5lZHU8
L2F1dGgtYWRkcmVzcz48dGl0bGVzPjx0aXRsZT5NaWNyb1JOQXM6IGdlbm9taWNzLCBiaW9nZW5l
c2lzLCBtZWNoYW5pc20sIGFuZCBmdW5jdGlvbjwvdGl0bGU+PHNlY29uZGFyeS10aXRsZT5DZWxs
PC9zZWNvbmRhcnktdGl0bGU+PC90aXRsZXM+PHBlcmlvZGljYWw+PGZ1bGwtdGl0bGU+Q2VsbDwv
ZnVsbC10aXRsZT48L3BlcmlvZGljYWw+PHBhZ2VzPjI4MS05NzwvcGFnZXM+PHZvbHVtZT4xMTY8
L3ZvbHVtZT48bnVtYmVyPjI8L251bWJlcj48ZWRpdGlvbj4yMDA0LzAxLzI4PC9lZGl0aW9uPjxr
ZXl3b3Jkcz48a2V5d29yZD5BbmltYWxzPC9rZXl3b3JkPjxrZXl3b3JkPkJhc2UgU2VxdWVuY2U8
L2tleXdvcmQ+PGtleXdvcmQ+Q2Flbm9yaGFiZGl0aXMgZWxlZ2Fuczwva2V5d29yZD48a2V5d29y
ZD5Ecm9zb3BoaWxhPC9rZXl3b3JkPjxrZXl3b3JkPipHZW5vbWU8L2tleXdvcmQ+PGtleXdvcmQ+
SHVtYW5zPC9rZXl3b3JkPjxrZXl3b3JkPk1pY3JvUk5Bcy8qcGh5c2lvbG9neTwva2V5d29yZD48
a2V5d29yZD5Nb2RlbHMsIEJpb2xvZ2ljYWw8L2tleXdvcmQ+PGtleXdvcmQ+TW9sZWN1bGFyIFNl
cXVlbmNlIERhdGE8L2tleXdvcmQ+PGtleXdvcmQ+UGhlbm90eXBlPC9rZXl3b3JkPjxrZXl3b3Jk
PlBsYW50IFByb3RlaW5zL3BoeXNpb2xvZ3k8L2tleXdvcmQ+PGtleXdvcmQ+UHJvdGVpbiBCaW9z
eW50aGVzaXM8L2tleXdvcmQ+PGtleXdvcmQ+Uk5BLCBTbWFsbCBJbnRlcmZlcmluZy9tZXRhYm9s
aXNtPC9rZXl3b3JkPjxrZXl3b3JkPlNwZWNpZXMgU3BlY2lmaWNpdHk8L2tleXdvcmQ+PGtleXdv
cmQ+VHJhbnNjcmlwdGlvbiwgR2VuZXRpYzwva2V5d29yZD48L2tleXdvcmRzPjxkYXRlcz48eWVh
cj4yMDA0PC95ZWFyPjxwdWItZGF0ZXM+PGRhdGU+SmFuIDIzPC9kYXRlPjwvcHViLWRhdGVzPjwv
ZGF0ZXM+PGlzYm4+MDA5Mi04Njc0IChQcmludCk8L2lzYm4+PGFjY2Vzc2lvbi1udW0+MTQ3NDQ0
Mzg8L2FjY2Vzc2lvbi1udW0+PHVybHM+PHJlbGF0ZWQtdXJscz48dXJsPmh0dHA6Ly93d3cubmNi
aS5ubG0ubmloLmdvdi9lbnRyZXovcXVlcnkuZmNnaT9jbWQ9UmV0cmlldmUmYW1wO2RiPVB1Yk1l
ZCZhbXA7ZG9wdD1DaXRhdGlvbiZhbXA7bGlzdF91aWRzPTE0NzQ0NDM4PC91cmw+PC9yZWxhdGVk
LXVybHM+PC91cmxzPjxlbGVjdHJvbmljLXJlc291cmNlLW51bT5TMDA5Mjg2NzQwNDAwMDQ1NSBb
cGlpXTwvZWxlY3Ryb25pYy1yZXNvdXJjZS1udW0+PGxhbmd1YWdlPmVuZzwvbGFuZ3VhZ2U+PC9y
ZWNvcmQ+PC9DaXRlPjxDaXRlPjxBdXRob3I+TWVuZGVsbDwvQXV0aG9yPjxZZWFyPjIwMDU8L1ll
YXI+PFJlY051bT4yNzM8L1JlY051bT48cmVjb3JkPjxyZWMtbnVtYmVyPjI3MzwvcmVjLW51bWJl
cj48Zm9yZWlnbi1rZXlzPjxrZXkgYXBwPSJFTiIgZGItaWQ9Inhyc2FyMDlmbXA5ZXZyZXZ3ZDZ4
c3gyMTB4OXdmZXJ2ZXZ0eCI+MjczPC9rZXk+PC9mb3JlaWduLWtleXM+PHJlZi10eXBlIG5hbWU9
IkpvdXJuYWwgQXJ0aWNsZSI+MTc8L3JlZi10eXBlPjxjb250cmlidXRvcnM+PGF1dGhvcnM+PGF1
dGhvcj5NZW5kZWxsLCBKLiBULjwvYXV0aG9yPjwvYXV0aG9ycz48L2NvbnRyaWJ1dG9ycz48YXV0
aC1hZGRyZXNzPlRoZSBJbnN0aXR1dGUgb2YgR2VuZXRpYyBNZWRpY2luZSwgRGVwYXJ0bWVudCBv
ZiBQZWRpYXRyaWNzLCBUaGUgSm9obnMgSG9wa2lucyBVbml2ZXJzaXR5IFNjaG9vbCBvZiBNZWRp
Y2luZSwgQmFsdGltb3JlLCBNYXJ5bGFuZCAyMTIwNSwgVVNBLiBqbWVuZGVsbEBqaG1pLmVkdTwv
YXV0aC1hZGRyZXNzPjx0aXRsZXM+PHRpdGxlPk1pY3JvUk5BczogY3JpdGljYWwgcmVndWxhdG9y
cyBvZiBkZXZlbG9wbWVudCwgY2VsbHVsYXIgcGh5c2lvbG9neSBhbmQgbWFsaWduYW5jeTwvdGl0
bGU+PHNlY29uZGFyeS10aXRsZT5DZWxsIEN5Y2xlPC9zZWNvbmRhcnktdGl0bGU+PC90aXRsZXM+
PHBlcmlvZGljYWw+PGZ1bGwtdGl0bGU+Q2VsbCBDeWNsZTwvZnVsbC10aXRsZT48L3BlcmlvZGlj
YWw+PHBhZ2VzPjExNzktODQ8L3BhZ2VzPjx2b2x1bWU+NDwvdm9sdW1lPjxudW1iZXI+OTwvbnVt
YmVyPjxlZGl0aW9uPjIwMDUvMDgvMTM8L2VkaXRpb24+PGtleXdvcmRzPjxrZXl3b3JkPjMmYXBv
czsgVW50cmFuc2xhdGVkIFJlZ2lvbnM8L2tleXdvcmQ+PGtleXdvcmQ+QW5pbWFsczwva2V5d29y
ZD48a2V5d29yZD5BcG9wdG9zaXM8L2tleXdvcmQ+PGtleXdvcmQ+Q2x1c3RlciBBbmFseXNpczwv
a2V5d29yZD48a2V5d29yZD5EaXNlYXNlIE1vZGVscywgQW5pbWFsPC9rZXl3b3JkPjxrZXl3b3Jk
PkUyRjEgVHJhbnNjcmlwdGlvbiBGYWN0b3IvbWV0YWJvbGlzbTwva2V5d29yZD48a2V5d29yZD4q
R2VuZSBFeHByZXNzaW9uIFJlZ3VsYXRpb24sIEVuenltb2xvZ2ljPC9rZXl3b3JkPjxrZXl3b3Jk
PipHZW5lIEV4cHJlc3Npb24gUmVndWxhdGlvbiwgTmVvcGxhc3RpYzwva2V5d29yZD48a2V5d29y
ZD5IdW1hbnM8L2tleXdvcmQ+PGtleXdvcmQ+TWljZTwva2V5d29yZD48a2V5d29yZD5NaWNyb1JO
QXMvKnBoeXNpb2xvZ3k8L2tleXdvcmQ+PGtleXdvcmQ+TW9kZWxzLCBCaW9sb2dpY2FsPC9rZXl3
b3JkPjxrZXl3b3JkPk11bHRpZ2VuZSBGYW1pbHk8L2tleXdvcmQ+PGtleXdvcmQ+TmVvcGxhc21z
LyptZXRhYm9saXNtPC9rZXl3b3JkPjxrZXl3b3JkPlByb3RvLU9uY29nZW5lIFByb3RlaW5zIGMt
bXljL21ldGFib2xpc208L2tleXdvcmQ+PGtleXdvcmQ+Uk5BL2NoZW1pc3RyeTwva2V5d29yZD48
L2tleXdvcmRzPjxkYXRlcz48eWVhcj4yMDA1PC95ZWFyPjxwdWItZGF0ZXM+PGRhdGU+U2VwPC9k
YXRlPjwvcHViLWRhdGVzPjwvZGF0ZXM+PGlzYm4+MTU1MS00MDA1IChFbGVjdHJvbmljKTwvaXNi
bj48YWNjZXNzaW9uLW51bT4xNjA5NjM3MzwvYWNjZXNzaW9uLW51bT48dXJscz48cmVsYXRlZC11
cmxzPjx1cmw+aHR0cDovL3d3dy5uY2JpLm5sbS5uaWguZ292L2VudHJlei9xdWVyeS5mY2dpP2Nt
ZD1SZXRyaWV2ZSZhbXA7ZGI9UHViTWVkJmFtcDtkb3B0PUNpdGF0aW9uJmFtcDtsaXN0X3VpZHM9
MTYwOTYzNzM8L3VybD48L3JlbGF0ZWQtdXJscz48L3VybHM+PGVsZWN0cm9uaWMtcmVzb3VyY2Ut
bnVtPjIwMzIgW3BpaV08L2VsZWN0cm9uaWMtcmVzb3VyY2UtbnVtPjxsYW5ndWFnZT5lbmc8L2xh
bmd1YWdlPjwvcmVjb3JkPjwvQ2l0ZT48Q2l0ZT48QXV0aG9yPktpbTwvQXV0aG9yPjxZZWFyPjIw
MDY8L1llYXI+PFJlY051bT4yNzA8L1JlY051bT48cmVjb3JkPjxyZWMtbnVtYmVyPjI3MDwvcmVj
LW51bWJlcj48Zm9yZWlnbi1rZXlzPjxrZXkgYXBwPSJFTiIgZGItaWQ9Inhyc2FyMDlmbXA5ZXZy
ZXZ3ZDZ4c3gyMTB4OXdmZXJ2ZXZ0eCI+MjcwPC9rZXk+PC9mb3JlaWduLWtleXM+PHJlZi10eXBl
IG5hbWU9IkpvdXJuYWwgQXJ0aWNsZSI+MTc8L3JlZi10eXBlPjxjb250cmlidXRvcnM+PGF1dGhv
cnM+PGF1dGhvcj5LaW0sIFYuIE4uPC9hdXRob3I+PGF1dGhvcj5OYW0sIEouIFcuPC9hdXRob3I+
PC9hdXRob3JzPjwvY29udHJpYnV0b3JzPjxhdXRoLWFkZHJlc3M+RGVwYXJ0bWVudCBvZiBCaW9s
b2dpY2FsIFNjaWVuY2VzIGFuZCBSZXNlYXJjaCBDZW50ZXIgZm9yIEZ1bmN0aW9uYWwgQ2VsbHVs
b21pY3MsIFNlb3VsIE5hdGlvbmFsIFVuaXZlcnNpdHksIFNlb3VsLCAxNTEtNzQyLCBLb3JlYS4g
bmFycnlraW1Ac251LmFjLmtyPC9hdXRoLWFkZHJlc3M+PHRpdGxlcz48dGl0bGU+R2Vub21pY3Mg
b2YgbWljcm9STkE8L3RpdGxlPjxzZWNvbmRhcnktdGl0bGU+VHJlbmRzIEdlbmV0PC9zZWNvbmRh
cnktdGl0bGU+PC90aXRsZXM+PHBlcmlvZGljYWw+PGZ1bGwtdGl0bGU+VHJlbmRzIEdlbmV0PC9m
dWxsLXRpdGxlPjwvcGVyaW9kaWNhbD48cGFnZXM+MTY1LTczPC9wYWdlcz48dm9sdW1lPjIyPC92
b2x1bWU+PG51bWJlcj4zPC9udW1iZXI+PGVkaXRpb24+MjAwNi8wMi8wMTwvZWRpdGlvbj48a2V5
d29yZHM+PGtleXdvcmQ+QW5pbWFsczwva2V5d29yZD48a2V5d29yZD5HZW5lIEV4cHJlc3Npb24g
UHJvZmlsaW5nPC9rZXl3b3JkPjxrZXl3b3JkPkdlbmUgRXhwcmVzc2lvbiBSZWd1bGF0aW9uPC9r
ZXl3b3JkPjxrZXl3b3JkPipHZW5vbWljczwva2V5d29yZD48a2V5d29yZD5IdW1hbnM8L2tleXdv
cmQ+PGtleXdvcmQ+TWljcm9STkFzLypnZW5ldGljczwva2V5d29yZD48L2tleXdvcmRzPjxkYXRl
cz48eWVhcj4yMDA2PC95ZWFyPjxwdWItZGF0ZXM+PGRhdGU+TWFyPC9kYXRlPjwvcHViLWRhdGVz
PjwvZGF0ZXM+PGlzYm4+MDE2OC05NTI1IChQcmludCk8L2lzYm4+PGFjY2Vzc2lvbi1udW0+MTY0
NDYwMTA8L2FjY2Vzc2lvbi1udW0+PHVybHM+PHJlbGF0ZWQtdXJscz48dXJsPmh0dHA6Ly93d3cu
bmNiaS5ubG0ubmloLmdvdi9lbnRyZXovcXVlcnkuZmNnaT9jbWQ9UmV0cmlldmUmYW1wO2RiPVB1
Yk1lZCZhbXA7ZG9wdD1DaXRhdGlvbiZhbXA7bGlzdF91aWRzPTE2NDQ2MDEwPC91cmw+PC9yZWxh
dGVkLXVybHM+PC91cmxzPjxlbGVjdHJvbmljLXJlc291cmNlLW51bT5TMDE2OC05NTI1KDA2KTAw
MDIxLTcgW3BpaV0mI3hEOzEwLjEwMTYvai50aWcuMjAwNi4wMS4wMDM8L2VsZWN0cm9uaWMtcmVz
b3VyY2UtbnVtPjxsYW5ndWFnZT5lbmc8L2xhbmd1YWdlPjwvcmVjb3JkPjwvQ2l0ZT48Q2l0ZT48
QXV0aG9yPlNoaXZkYXNhbmk8L0F1dGhvcj48WWVhcj4yMDA2PC9ZZWFyPjxSZWNOdW0+Mjc2PC9S
ZWNOdW0+PHJlY29yZD48cmVjLW51bWJlcj4yNzY8L3JlYy1udW1iZXI+PGZvcmVpZ24ta2V5cz48
a2V5IGFwcD0iRU4iIGRiLWlkPSJ4cnNhcjA5Zm1wOWV2cmV2d2Q2eHN4MjEweDl3ZmVydmV2dHgi
PjI3Njwva2V5PjwvZm9yZWlnbi1rZXlzPjxyZWYtdHlwZSBuYW1lPSJKb3VybmFsIEFydGljbGUi
PjE3PC9yZWYtdHlwZT48Y29udHJpYnV0b3JzPjxhdXRob3JzPjxhdXRob3I+U2hpdmRhc2FuaSwg
Ui4gQS48L2F1dGhvcj48L2F1dGhvcnM+PC9jb250cmlidXRvcnM+PGF1dGgtYWRkcmVzcz5EYW5h
LUZhcmJlciBDYW5jZXIgSW5zdGl0dXRlLCA0NCBCaW5uZXkgU3QsIEJvc3RvbiwgTUEgMDIxMTUs
IFVTQS4gcmFtZXNoX3NoaXZkYXNhbmlAZGZjaS5oYXJ2YXJkLmVkdTwvYXV0aC1hZGRyZXNzPjx0
aXRsZXM+PHRpdGxlPk1pY3JvUk5BczogcmVndWxhdG9ycyBvZiBnZW5lIGV4cHJlc3Npb24gYW5k
IGNlbGwgZGlmZmVyZW50aWF0aW9uPC90aXRsZT48c2Vjb25kYXJ5LXRpdGxlPkJsb29kPC9zZWNv
bmRhcnktdGl0bGU+PC90aXRsZXM+PHBlcmlvZGljYWw+PGZ1bGwtdGl0bGU+Qmxvb2Q8L2Z1bGwt
dGl0bGU+PC9wZXJpb2RpY2FsPjxwYWdlcz4zNjQ2LTUzPC9wYWdlcz48dm9sdW1lPjEwODwvdm9s
dW1lPjxudW1iZXI+MTI8L251bWJlcj48ZWRpdGlvbj4yMDA2LzA4LzAzPC9lZGl0aW9uPjxrZXl3
b3Jkcz48a2V5d29yZD5BbmltYWxzPC9rZXl3b3JkPjxrZXl3b3JkPkNlbGwgRGlmZmVyZW50aWF0
aW9uLypwaHlzaW9sb2d5PC9rZXl3b3JkPjxrZXl3b3JkPkdlbmUgRXhwcmVzc2lvbiBSZWd1bGF0
aW9uLypwaHlzaW9sb2d5PC9rZXl3b3JkPjxrZXl3b3JkPkhlbWF0b3BvaWVzaXMvKnBoeXNpb2xv
Z3k8L2tleXdvcmQ+PGtleXdvcmQ+SHVtYW5zPC9rZXl3b3JkPjxrZXl3b3JkPk1pY3JvUk5Bcy9n
ZW5ldGljcy8qbWV0YWJvbGlzbTwva2V5d29yZD48a2V5d29yZD5Qcm90ZWluIEJpb3N5bnRoZXNp
cy8qcGh5c2lvbG9neTwva2V5d29yZD48a2V5d29yZD5STkEsIE1lc3Nlbmdlci9nZW5ldGljcy8q
bWV0YWJvbGlzbTwva2V5d29yZD48L2tleXdvcmRzPjxkYXRlcz48eWVhcj4yMDA2PC95ZWFyPjxw
dWItZGF0ZXM+PGRhdGU+RGVjIDE8L2RhdGU+PC9wdWItZGF0ZXM+PC9kYXRlcz48aXNibj4wMDA2
LTQ5NzEgKFByaW50KTwvaXNibj48YWNjZXNzaW9uLW51bT4xNjg4MjcxMzwvYWNjZXNzaW9uLW51
bT48dXJscz48cmVsYXRlZC11cmxzPjx1cmw+aHR0cDovL3d3dy5uY2JpLm5sbS5uaWguZ292L2Vu
dHJlei9xdWVyeS5mY2dpP2NtZD1SZXRyaWV2ZSZhbXA7ZGI9UHViTWVkJmFtcDtkb3B0PUNpdGF0
aW9uJmFtcDtsaXN0X3VpZHM9MTY4ODI3MTM8L3VybD48L3JlbGF0ZWQtdXJscz48L3VybHM+PGN1
c3RvbTI+MTg5NTQ3NDwvY3VzdG9tMj48ZWxlY3Ryb25pYy1yZXNvdXJjZS1udW0+Ymxvb2QtMjAw
Ni0wMS0wMzAwMTUgW3BpaV0mI3hEOzEwLjExODIvYmxvb2QtMjAwNi0wMS0wMzAwMTU8L2VsZWN0
cm9uaWMtcmVzb3VyY2UtbnVtPjxsYW5ndWFnZT5lbmc8L2xhbmd1YWdlPjwvcmVjb3JkPjwvQ2l0
ZT48Q2l0ZT48QXV0aG9yPkZseW50PC9BdXRob3I+PFllYXI+MjAwODwvWWVhcj48UmVjTnVtPjU1
MTwvUmVjTnVtPjxyZWNvcmQ+PHJlYy1udW1iZXI+NTUxPC9yZWMtbnVtYmVyPjxmb3JlaWduLWtl
eXM+PGtleSBhcHA9IkVOIiBkYi1pZD0ieHJzYXIwOWZtcDlldnJldndkNnhzeDIxMHg5d2ZlcnZl
dnR4Ij41NTE8L2tleT48L2ZvcmVpZ24ta2V5cz48cmVmLXR5cGUgbmFtZT0iSm91cm5hbCBBcnRp
Y2xlIj4xNzwvcmVmLXR5cGU+PGNvbnRyaWJ1dG9ycz48YXV0aG9ycz48YXV0aG9yPkZseW50LCBB
LiBTLjwvYXV0aG9yPjxhdXRob3I+TGFpLCBFLiBDLjwvYXV0aG9yPjwvYXV0aG9ycz48L2NvbnRy
aWJ1dG9ycz48YXV0aC1hZGRyZXNzPlNsb2FuLUtldHRlcmluZyBJbnN0aXR1dGUsIERlcGFydG1l
bnQgb2YgRGV2ZWxvcG1lbnRhbCBCaW9sb2d5LCA1MjEgUm9ja2VmZWxsZXIgUmVzZWFyY2ggTGFi
cywgMTI3NSBZb3JrIEF2ZW51ZSwgQm94IDI1MiwgTmV3IFlvcmssIE5ldyBZb3JrIDEwMDY1LCBV
U0EuPC9hdXRoLWFkZHJlc3M+PHRpdGxlcz48dGl0bGU+QmlvbG9naWNhbCBwcmluY2lwbGVzIG9m
IG1pY3JvUk5BLW1lZGlhdGVkIHJlZ3VsYXRpb246IHNoYXJlZCB0aGVtZXMgYW1pZCBkaXZlcnNp
dHk8L3RpdGxlPjxzZWNvbmRhcnktdGl0bGU+TmF0IFJldiBHZW5ldDwvc2Vjb25kYXJ5LXRpdGxl
PjwvdGl0bGVzPjxwZXJpb2RpY2FsPjxmdWxsLXRpdGxlPk5hdCBSZXYgR2VuZXQ8L2Z1bGwtdGl0
bGU+PC9wZXJpb2RpY2FsPjxwYWdlcz44MzEtNDI8L3BhZ2VzPjx2b2x1bWU+OTwvdm9sdW1lPjxu
dW1iZXI+MTE8L251bWJlcj48ZWRpdGlvbj4yMDA4LzEwLzE1PC9lZGl0aW9uPjxrZXl3b3Jkcz48
a2V5d29yZD5BbmltYWxzPC9rZXl3b3JkPjxrZXl3b3JkPkJvZHkgUGF0dGVybmluZy8qZ2VuZXRp
Y3M8L2tleXdvcmQ+PGtleXdvcmQ+R2VuZSBFeHByZXNzaW9uIFJlZ3VsYXRpb24vKnBoeXNpb2xv
Z3k8L2tleXdvcmQ+PGtleXdvcmQ+R2VuZSBSZWd1bGF0b3J5IE5ldHdvcmtzLypnZW5ldGljczwv
a2V5d29yZD48a2V5d29yZD5NaWNyb1JOQXMvKmJpb3N5bnRoZXNpcy9nZW5ldGljcy8qcGh5c2lv
bG9neTwva2V5d29yZD48a2V5d29yZD4qTW9kZWxzLCBHZW5ldGljPC9rZXl3b3JkPjxrZXl3b3Jk
PlBsYW50cy9nZW5ldGljczwva2V5d29yZD48L2tleXdvcmRzPjxkYXRlcz48eWVhcj4yMDA4PC95
ZWFyPjxwdWItZGF0ZXM+PGRhdGU+Tm92PC9kYXRlPjwvcHViLWRhdGVzPjwvZGF0ZXM+PGlzYm4+
MTQ3MS0wMDY0IChFbGVjdHJvbmljKTwvaXNibj48YWNjZXNzaW9uLW51bT4xODg1MjY5NjwvYWNj
ZXNzaW9uLW51bT48dXJscz48cmVsYXRlZC11cmxzPjx1cmw+aHR0cDovL3d3dy5uY2JpLm5sbS5u
aWguZ292L2VudHJlei9xdWVyeS5mY2dpP2NtZD1SZXRyaWV2ZSZhbXA7ZGI9UHViTWVkJmFtcDtk
b3B0PUNpdGF0aW9uJmFtcDtsaXN0X3VpZHM9MTg4NTI2OTY8L3VybD48L3JlbGF0ZWQtdXJscz48
L3VybHM+PGVsZWN0cm9uaWMtcmVzb3VyY2UtbnVtPm5yZzI0NTUgW3BpaV0mI3hEOzEwLjEwMzgv
bnJnMjQ1NTwvZWxlY3Ryb25pYy1yZXNvdXJjZS1udW0+PGxhbmd1YWdlPmVuZzwvbGFuZ3VhZ2U+
PC9yZWNvcmQ+PC9DaXRlPjwvRW5kTm90ZT4A
</w:fldData>
        </w:fldChar>
      </w:r>
      <w:r w:rsidR="0070590A">
        <w:instrText xml:space="preserve"> ADDIN EN.CITE </w:instrText>
      </w:r>
      <w:r w:rsidR="004D3D18">
        <w:fldChar w:fldCharType="begin">
          <w:fldData xml:space="preserve">PEVuZE5vdGU+PENpdGU+PEF1dGhvcj5CYXJ0ZWw8L0F1dGhvcj48WWVhcj4yMDA0PC9ZZWFyPjxS
ZWNOdW0+Mjc1PC9SZWNOdW0+PHJlY29yZD48cmVjLW51bWJlcj4yNzU8L3JlYy1udW1iZXI+PGZv
cmVpZ24ta2V5cz48a2V5IGFwcD0iRU4iIGRiLWlkPSJ4cnNhcjA5Zm1wOWV2cmV2d2Q2eHN4MjEw
eDl3ZmVydmV2dHgiPjI3NTwva2V5PjwvZm9yZWlnbi1rZXlzPjxyZWYtdHlwZSBuYW1lPSJKb3Vy
bmFsIEFydGljbGUiPjE3PC9yZWYtdHlwZT48Y29udHJpYnV0b3JzPjxhdXRob3JzPjxhdXRob3I+
QmFydGVsLCBELiBQLjwvYXV0aG9yPjwvYXV0aG9ycz48L2NvbnRyaWJ1dG9ycz48YXV0aC1hZGRy
ZXNzPldoaXRlaGVhZCBJbnN0aXR1dGUgZm9yIEJpb21lZGljYWwgUmVzZWFyY2gsIDkgQ2FtYnJp
ZGdlIENlbnRlciwgQ2FtYnJpZGdlLCBNQSAwMjE0MiwgVVNBLiBkYmFydGVsQHdpLm1pdC5lZHU8
L2F1dGgtYWRkcmVzcz48dGl0bGVzPjx0aXRsZT5NaWNyb1JOQXM6IGdlbm9taWNzLCBiaW9nZW5l
c2lzLCBtZWNoYW5pc20sIGFuZCBmdW5jdGlvbjwvdGl0bGU+PHNlY29uZGFyeS10aXRsZT5DZWxs
PC9zZWNvbmRhcnktdGl0bGU+PC90aXRsZXM+PHBlcmlvZGljYWw+PGZ1bGwtdGl0bGU+Q2VsbDwv
ZnVsbC10aXRsZT48L3BlcmlvZGljYWw+PHBhZ2VzPjI4MS05NzwvcGFnZXM+PHZvbHVtZT4xMTY8
L3ZvbHVtZT48bnVtYmVyPjI8L251bWJlcj48ZWRpdGlvbj4yMDA0LzAxLzI4PC9lZGl0aW9uPjxr
ZXl3b3Jkcz48a2V5d29yZD5BbmltYWxzPC9rZXl3b3JkPjxrZXl3b3JkPkJhc2UgU2VxdWVuY2U8
L2tleXdvcmQ+PGtleXdvcmQ+Q2Flbm9yaGFiZGl0aXMgZWxlZ2Fuczwva2V5d29yZD48a2V5d29y
ZD5Ecm9zb3BoaWxhPC9rZXl3b3JkPjxrZXl3b3JkPipHZW5vbWU8L2tleXdvcmQ+PGtleXdvcmQ+
SHVtYW5zPC9rZXl3b3JkPjxrZXl3b3JkPk1pY3JvUk5Bcy8qcGh5c2lvbG9neTwva2V5d29yZD48
a2V5d29yZD5Nb2RlbHMsIEJpb2xvZ2ljYWw8L2tleXdvcmQ+PGtleXdvcmQ+TW9sZWN1bGFyIFNl
cXVlbmNlIERhdGE8L2tleXdvcmQ+PGtleXdvcmQ+UGhlbm90eXBlPC9rZXl3b3JkPjxrZXl3b3Jk
PlBsYW50IFByb3RlaW5zL3BoeXNpb2xvZ3k8L2tleXdvcmQ+PGtleXdvcmQ+UHJvdGVpbiBCaW9z
eW50aGVzaXM8L2tleXdvcmQ+PGtleXdvcmQ+Uk5BLCBTbWFsbCBJbnRlcmZlcmluZy9tZXRhYm9s
aXNtPC9rZXl3b3JkPjxrZXl3b3JkPlNwZWNpZXMgU3BlY2lmaWNpdHk8L2tleXdvcmQ+PGtleXdv
cmQ+VHJhbnNjcmlwdGlvbiwgR2VuZXRpYzwva2V5d29yZD48L2tleXdvcmRzPjxkYXRlcz48eWVh
cj4yMDA0PC95ZWFyPjxwdWItZGF0ZXM+PGRhdGU+SmFuIDIzPC9kYXRlPjwvcHViLWRhdGVzPjwv
ZGF0ZXM+PGlzYm4+MDA5Mi04Njc0IChQcmludCk8L2lzYm4+PGFjY2Vzc2lvbi1udW0+MTQ3NDQ0
Mzg8L2FjY2Vzc2lvbi1udW0+PHVybHM+PHJlbGF0ZWQtdXJscz48dXJsPmh0dHA6Ly93d3cubmNi
aS5ubG0ubmloLmdvdi9lbnRyZXovcXVlcnkuZmNnaT9jbWQ9UmV0cmlldmUmYW1wO2RiPVB1Yk1l
ZCZhbXA7ZG9wdD1DaXRhdGlvbiZhbXA7bGlzdF91aWRzPTE0NzQ0NDM4PC91cmw+PC9yZWxhdGVk
LXVybHM+PC91cmxzPjxlbGVjdHJvbmljLXJlc291cmNlLW51bT5TMDA5Mjg2NzQwNDAwMDQ1NSBb
cGlpXTwvZWxlY3Ryb25pYy1yZXNvdXJjZS1udW0+PGxhbmd1YWdlPmVuZzwvbGFuZ3VhZ2U+PC9y
ZWNvcmQ+PC9DaXRlPjxDaXRlPjxBdXRob3I+TWVuZGVsbDwvQXV0aG9yPjxZZWFyPjIwMDU8L1ll
YXI+PFJlY051bT4yNzM8L1JlY051bT48cmVjb3JkPjxyZWMtbnVtYmVyPjI3MzwvcmVjLW51bWJl
cj48Zm9yZWlnbi1rZXlzPjxrZXkgYXBwPSJFTiIgZGItaWQ9Inhyc2FyMDlmbXA5ZXZyZXZ3ZDZ4
c3gyMTB4OXdmZXJ2ZXZ0eCI+MjczPC9rZXk+PC9mb3JlaWduLWtleXM+PHJlZi10eXBlIG5hbWU9
IkpvdXJuYWwgQXJ0aWNsZSI+MTc8L3JlZi10eXBlPjxjb250cmlidXRvcnM+PGF1dGhvcnM+PGF1
dGhvcj5NZW5kZWxsLCBKLiBULjwvYXV0aG9yPjwvYXV0aG9ycz48L2NvbnRyaWJ1dG9ycz48YXV0
aC1hZGRyZXNzPlRoZSBJbnN0aXR1dGUgb2YgR2VuZXRpYyBNZWRpY2luZSwgRGVwYXJ0bWVudCBv
ZiBQZWRpYXRyaWNzLCBUaGUgSm9obnMgSG9wa2lucyBVbml2ZXJzaXR5IFNjaG9vbCBvZiBNZWRp
Y2luZSwgQmFsdGltb3JlLCBNYXJ5bGFuZCAyMTIwNSwgVVNBLiBqbWVuZGVsbEBqaG1pLmVkdTwv
YXV0aC1hZGRyZXNzPjx0aXRsZXM+PHRpdGxlPk1pY3JvUk5BczogY3JpdGljYWwgcmVndWxhdG9y
cyBvZiBkZXZlbG9wbWVudCwgY2VsbHVsYXIgcGh5c2lvbG9neSBhbmQgbWFsaWduYW5jeTwvdGl0
bGU+PHNlY29uZGFyeS10aXRsZT5DZWxsIEN5Y2xlPC9zZWNvbmRhcnktdGl0bGU+PC90aXRsZXM+
PHBlcmlvZGljYWw+PGZ1bGwtdGl0bGU+Q2VsbCBDeWNsZTwvZnVsbC10aXRsZT48L3BlcmlvZGlj
YWw+PHBhZ2VzPjExNzktODQ8L3BhZ2VzPjx2b2x1bWU+NDwvdm9sdW1lPjxudW1iZXI+OTwvbnVt
YmVyPjxlZGl0aW9uPjIwMDUvMDgvMTM8L2VkaXRpb24+PGtleXdvcmRzPjxrZXl3b3JkPjMmYXBv
czsgVW50cmFuc2xhdGVkIFJlZ2lvbnM8L2tleXdvcmQ+PGtleXdvcmQ+QW5pbWFsczwva2V5d29y
ZD48a2V5d29yZD5BcG9wdG9zaXM8L2tleXdvcmQ+PGtleXdvcmQ+Q2x1c3RlciBBbmFseXNpczwv
a2V5d29yZD48a2V5d29yZD5EaXNlYXNlIE1vZGVscywgQW5pbWFsPC9rZXl3b3JkPjxrZXl3b3Jk
PkUyRjEgVHJhbnNjcmlwdGlvbiBGYWN0b3IvbWV0YWJvbGlzbTwva2V5d29yZD48a2V5d29yZD4q
R2VuZSBFeHByZXNzaW9uIFJlZ3VsYXRpb24sIEVuenltb2xvZ2ljPC9rZXl3b3JkPjxrZXl3b3Jk
PipHZW5lIEV4cHJlc3Npb24gUmVndWxhdGlvbiwgTmVvcGxhc3RpYzwva2V5d29yZD48a2V5d29y
ZD5IdW1hbnM8L2tleXdvcmQ+PGtleXdvcmQ+TWljZTwva2V5d29yZD48a2V5d29yZD5NaWNyb1JO
QXMvKnBoeXNpb2xvZ3k8L2tleXdvcmQ+PGtleXdvcmQ+TW9kZWxzLCBCaW9sb2dpY2FsPC9rZXl3
b3JkPjxrZXl3b3JkPk11bHRpZ2VuZSBGYW1pbHk8L2tleXdvcmQ+PGtleXdvcmQ+TmVvcGxhc21z
LyptZXRhYm9saXNtPC9rZXl3b3JkPjxrZXl3b3JkPlByb3RvLU9uY29nZW5lIFByb3RlaW5zIGMt
bXljL21ldGFib2xpc208L2tleXdvcmQ+PGtleXdvcmQ+Uk5BL2NoZW1pc3RyeTwva2V5d29yZD48
L2tleXdvcmRzPjxkYXRlcz48eWVhcj4yMDA1PC95ZWFyPjxwdWItZGF0ZXM+PGRhdGU+U2VwPC9k
YXRlPjwvcHViLWRhdGVzPjwvZGF0ZXM+PGlzYm4+MTU1MS00MDA1IChFbGVjdHJvbmljKTwvaXNi
bj48YWNjZXNzaW9uLW51bT4xNjA5NjM3MzwvYWNjZXNzaW9uLW51bT48dXJscz48cmVsYXRlZC11
cmxzPjx1cmw+aHR0cDovL3d3dy5uY2JpLm5sbS5uaWguZ292L2VudHJlei9xdWVyeS5mY2dpP2Nt
ZD1SZXRyaWV2ZSZhbXA7ZGI9UHViTWVkJmFtcDtkb3B0PUNpdGF0aW9uJmFtcDtsaXN0X3VpZHM9
MTYwOTYzNzM8L3VybD48L3JlbGF0ZWQtdXJscz48L3VybHM+PGVsZWN0cm9uaWMtcmVzb3VyY2Ut
bnVtPjIwMzIgW3BpaV08L2VsZWN0cm9uaWMtcmVzb3VyY2UtbnVtPjxsYW5ndWFnZT5lbmc8L2xh
bmd1YWdlPjwvcmVjb3JkPjwvQ2l0ZT48Q2l0ZT48QXV0aG9yPktpbTwvQXV0aG9yPjxZZWFyPjIw
MDY8L1llYXI+PFJlY051bT4yNzA8L1JlY051bT48cmVjb3JkPjxyZWMtbnVtYmVyPjI3MDwvcmVj
LW51bWJlcj48Zm9yZWlnbi1rZXlzPjxrZXkgYXBwPSJFTiIgZGItaWQ9Inhyc2FyMDlmbXA5ZXZy
ZXZ3ZDZ4c3gyMTB4OXdmZXJ2ZXZ0eCI+MjcwPC9rZXk+PC9mb3JlaWduLWtleXM+PHJlZi10eXBl
IG5hbWU9IkpvdXJuYWwgQXJ0aWNsZSI+MTc8L3JlZi10eXBlPjxjb250cmlidXRvcnM+PGF1dGhv
cnM+PGF1dGhvcj5LaW0sIFYuIE4uPC9hdXRob3I+PGF1dGhvcj5OYW0sIEouIFcuPC9hdXRob3I+
PC9hdXRob3JzPjwvY29udHJpYnV0b3JzPjxhdXRoLWFkZHJlc3M+RGVwYXJ0bWVudCBvZiBCaW9s
b2dpY2FsIFNjaWVuY2VzIGFuZCBSZXNlYXJjaCBDZW50ZXIgZm9yIEZ1bmN0aW9uYWwgQ2VsbHVs
b21pY3MsIFNlb3VsIE5hdGlvbmFsIFVuaXZlcnNpdHksIFNlb3VsLCAxNTEtNzQyLCBLb3JlYS4g
bmFycnlraW1Ac251LmFjLmtyPC9hdXRoLWFkZHJlc3M+PHRpdGxlcz48dGl0bGU+R2Vub21pY3Mg
b2YgbWljcm9STkE8L3RpdGxlPjxzZWNvbmRhcnktdGl0bGU+VHJlbmRzIEdlbmV0PC9zZWNvbmRh
cnktdGl0bGU+PC90aXRsZXM+PHBlcmlvZGljYWw+PGZ1bGwtdGl0bGU+VHJlbmRzIEdlbmV0PC9m
dWxsLXRpdGxlPjwvcGVyaW9kaWNhbD48cGFnZXM+MTY1LTczPC9wYWdlcz48dm9sdW1lPjIyPC92
b2x1bWU+PG51bWJlcj4zPC9udW1iZXI+PGVkaXRpb24+MjAwNi8wMi8wMTwvZWRpdGlvbj48a2V5
d29yZHM+PGtleXdvcmQ+QW5pbWFsczwva2V5d29yZD48a2V5d29yZD5HZW5lIEV4cHJlc3Npb24g
UHJvZmlsaW5nPC9rZXl3b3JkPjxrZXl3b3JkPkdlbmUgRXhwcmVzc2lvbiBSZWd1bGF0aW9uPC9r
ZXl3b3JkPjxrZXl3b3JkPipHZW5vbWljczwva2V5d29yZD48a2V5d29yZD5IdW1hbnM8L2tleXdv
cmQ+PGtleXdvcmQ+TWljcm9STkFzLypnZW5ldGljczwva2V5d29yZD48L2tleXdvcmRzPjxkYXRl
cz48eWVhcj4yMDA2PC95ZWFyPjxwdWItZGF0ZXM+PGRhdGU+TWFyPC9kYXRlPjwvcHViLWRhdGVz
PjwvZGF0ZXM+PGlzYm4+MDE2OC05NTI1IChQcmludCk8L2lzYm4+PGFjY2Vzc2lvbi1udW0+MTY0
NDYwMTA8L2FjY2Vzc2lvbi1udW0+PHVybHM+PHJlbGF0ZWQtdXJscz48dXJsPmh0dHA6Ly93d3cu
bmNiaS5ubG0ubmloLmdvdi9lbnRyZXovcXVlcnkuZmNnaT9jbWQ9UmV0cmlldmUmYW1wO2RiPVB1
Yk1lZCZhbXA7ZG9wdD1DaXRhdGlvbiZhbXA7bGlzdF91aWRzPTE2NDQ2MDEwPC91cmw+PC9yZWxh
dGVkLXVybHM+PC91cmxzPjxlbGVjdHJvbmljLXJlc291cmNlLW51bT5TMDE2OC05NTI1KDA2KTAw
MDIxLTcgW3BpaV0mI3hEOzEwLjEwMTYvai50aWcuMjAwNi4wMS4wMDM8L2VsZWN0cm9uaWMtcmVz
b3VyY2UtbnVtPjxsYW5ndWFnZT5lbmc8L2xhbmd1YWdlPjwvcmVjb3JkPjwvQ2l0ZT48Q2l0ZT48
QXV0aG9yPlNoaXZkYXNhbmk8L0F1dGhvcj48WWVhcj4yMDA2PC9ZZWFyPjxSZWNOdW0+Mjc2PC9S
ZWNOdW0+PHJlY29yZD48cmVjLW51bWJlcj4yNzY8L3JlYy1udW1iZXI+PGZvcmVpZ24ta2V5cz48
a2V5IGFwcD0iRU4iIGRiLWlkPSJ4cnNhcjA5Zm1wOWV2cmV2d2Q2eHN4MjEweDl3ZmVydmV2dHgi
PjI3Njwva2V5PjwvZm9yZWlnbi1rZXlzPjxyZWYtdHlwZSBuYW1lPSJKb3VybmFsIEFydGljbGUi
PjE3PC9yZWYtdHlwZT48Y29udHJpYnV0b3JzPjxhdXRob3JzPjxhdXRob3I+U2hpdmRhc2FuaSwg
Ui4gQS48L2F1dGhvcj48L2F1dGhvcnM+PC9jb250cmlidXRvcnM+PGF1dGgtYWRkcmVzcz5EYW5h
LUZhcmJlciBDYW5jZXIgSW5zdGl0dXRlLCA0NCBCaW5uZXkgU3QsIEJvc3RvbiwgTUEgMDIxMTUs
IFVTQS4gcmFtZXNoX3NoaXZkYXNhbmlAZGZjaS5oYXJ2YXJkLmVkdTwvYXV0aC1hZGRyZXNzPjx0
aXRsZXM+PHRpdGxlPk1pY3JvUk5BczogcmVndWxhdG9ycyBvZiBnZW5lIGV4cHJlc3Npb24gYW5k
IGNlbGwgZGlmZmVyZW50aWF0aW9uPC90aXRsZT48c2Vjb25kYXJ5LXRpdGxlPkJsb29kPC9zZWNv
bmRhcnktdGl0bGU+PC90aXRsZXM+PHBlcmlvZGljYWw+PGZ1bGwtdGl0bGU+Qmxvb2Q8L2Z1bGwt
dGl0bGU+PC9wZXJpb2RpY2FsPjxwYWdlcz4zNjQ2LTUzPC9wYWdlcz48dm9sdW1lPjEwODwvdm9s
dW1lPjxudW1iZXI+MTI8L251bWJlcj48ZWRpdGlvbj4yMDA2LzA4LzAzPC9lZGl0aW9uPjxrZXl3
b3Jkcz48a2V5d29yZD5BbmltYWxzPC9rZXl3b3JkPjxrZXl3b3JkPkNlbGwgRGlmZmVyZW50aWF0
aW9uLypwaHlzaW9sb2d5PC9rZXl3b3JkPjxrZXl3b3JkPkdlbmUgRXhwcmVzc2lvbiBSZWd1bGF0
aW9uLypwaHlzaW9sb2d5PC9rZXl3b3JkPjxrZXl3b3JkPkhlbWF0b3BvaWVzaXMvKnBoeXNpb2xv
Z3k8L2tleXdvcmQ+PGtleXdvcmQ+SHVtYW5zPC9rZXl3b3JkPjxrZXl3b3JkPk1pY3JvUk5Bcy9n
ZW5ldGljcy8qbWV0YWJvbGlzbTwva2V5d29yZD48a2V5d29yZD5Qcm90ZWluIEJpb3N5bnRoZXNp
cy8qcGh5c2lvbG9neTwva2V5d29yZD48a2V5d29yZD5STkEsIE1lc3Nlbmdlci9nZW5ldGljcy8q
bWV0YWJvbGlzbTwva2V5d29yZD48L2tleXdvcmRzPjxkYXRlcz48eWVhcj4yMDA2PC95ZWFyPjxw
dWItZGF0ZXM+PGRhdGU+RGVjIDE8L2RhdGU+PC9wdWItZGF0ZXM+PC9kYXRlcz48aXNibj4wMDA2
LTQ5NzEgKFByaW50KTwvaXNibj48YWNjZXNzaW9uLW51bT4xNjg4MjcxMzwvYWNjZXNzaW9uLW51
bT48dXJscz48cmVsYXRlZC11cmxzPjx1cmw+aHR0cDovL3d3dy5uY2JpLm5sbS5uaWguZ292L2Vu
dHJlei9xdWVyeS5mY2dpP2NtZD1SZXRyaWV2ZSZhbXA7ZGI9UHViTWVkJmFtcDtkb3B0PUNpdGF0
aW9uJmFtcDtsaXN0X3VpZHM9MTY4ODI3MTM8L3VybD48L3JlbGF0ZWQtdXJscz48L3VybHM+PGN1
c3RvbTI+MTg5NTQ3NDwvY3VzdG9tMj48ZWxlY3Ryb25pYy1yZXNvdXJjZS1udW0+Ymxvb2QtMjAw
Ni0wMS0wMzAwMTUgW3BpaV0mI3hEOzEwLjExODIvYmxvb2QtMjAwNi0wMS0wMzAwMTU8L2VsZWN0
cm9uaWMtcmVzb3VyY2UtbnVtPjxsYW5ndWFnZT5lbmc8L2xhbmd1YWdlPjwvcmVjb3JkPjwvQ2l0
ZT48Q2l0ZT48QXV0aG9yPkZseW50PC9BdXRob3I+PFllYXI+MjAwODwvWWVhcj48UmVjTnVtPjU1
MTwvUmVjTnVtPjxyZWNvcmQ+PHJlYy1udW1iZXI+NTUxPC9yZWMtbnVtYmVyPjxmb3JlaWduLWtl
eXM+PGtleSBhcHA9IkVOIiBkYi1pZD0ieHJzYXIwOWZtcDlldnJldndkNnhzeDIxMHg5d2ZlcnZl
dnR4Ij41NTE8L2tleT48L2ZvcmVpZ24ta2V5cz48cmVmLXR5cGUgbmFtZT0iSm91cm5hbCBBcnRp
Y2xlIj4xNzwvcmVmLXR5cGU+PGNvbnRyaWJ1dG9ycz48YXV0aG9ycz48YXV0aG9yPkZseW50LCBB
LiBTLjwvYXV0aG9yPjxhdXRob3I+TGFpLCBFLiBDLjwvYXV0aG9yPjwvYXV0aG9ycz48L2NvbnRy
aWJ1dG9ycz48YXV0aC1hZGRyZXNzPlNsb2FuLUtldHRlcmluZyBJbnN0aXR1dGUsIERlcGFydG1l
bnQgb2YgRGV2ZWxvcG1lbnRhbCBCaW9sb2d5LCA1MjEgUm9ja2VmZWxsZXIgUmVzZWFyY2ggTGFi
cywgMTI3NSBZb3JrIEF2ZW51ZSwgQm94IDI1MiwgTmV3IFlvcmssIE5ldyBZb3JrIDEwMDY1LCBV
U0EuPC9hdXRoLWFkZHJlc3M+PHRpdGxlcz48dGl0bGU+QmlvbG9naWNhbCBwcmluY2lwbGVzIG9m
IG1pY3JvUk5BLW1lZGlhdGVkIHJlZ3VsYXRpb246IHNoYXJlZCB0aGVtZXMgYW1pZCBkaXZlcnNp
dHk8L3RpdGxlPjxzZWNvbmRhcnktdGl0bGU+TmF0IFJldiBHZW5ldDwvc2Vjb25kYXJ5LXRpdGxl
PjwvdGl0bGVzPjxwZXJpb2RpY2FsPjxmdWxsLXRpdGxlPk5hdCBSZXYgR2VuZXQ8L2Z1bGwtdGl0
bGU+PC9wZXJpb2RpY2FsPjxwYWdlcz44MzEtNDI8L3BhZ2VzPjx2b2x1bWU+OTwvdm9sdW1lPjxu
dW1iZXI+MTE8L251bWJlcj48ZWRpdGlvbj4yMDA4LzEwLzE1PC9lZGl0aW9uPjxrZXl3b3Jkcz48
a2V5d29yZD5BbmltYWxzPC9rZXl3b3JkPjxrZXl3b3JkPkJvZHkgUGF0dGVybmluZy8qZ2VuZXRp
Y3M8L2tleXdvcmQ+PGtleXdvcmQ+R2VuZSBFeHByZXNzaW9uIFJlZ3VsYXRpb24vKnBoeXNpb2xv
Z3k8L2tleXdvcmQ+PGtleXdvcmQ+R2VuZSBSZWd1bGF0b3J5IE5ldHdvcmtzLypnZW5ldGljczwv
a2V5d29yZD48a2V5d29yZD5NaWNyb1JOQXMvKmJpb3N5bnRoZXNpcy9nZW5ldGljcy8qcGh5c2lv
bG9neTwva2V5d29yZD48a2V5d29yZD4qTW9kZWxzLCBHZW5ldGljPC9rZXl3b3JkPjxrZXl3b3Jk
PlBsYW50cy9nZW5ldGljczwva2V5d29yZD48L2tleXdvcmRzPjxkYXRlcz48eWVhcj4yMDA4PC95
ZWFyPjxwdWItZGF0ZXM+PGRhdGU+Tm92PC9kYXRlPjwvcHViLWRhdGVzPjwvZGF0ZXM+PGlzYm4+
MTQ3MS0wMDY0IChFbGVjdHJvbmljKTwvaXNibj48YWNjZXNzaW9uLW51bT4xODg1MjY5NjwvYWNj
ZXNzaW9uLW51bT48dXJscz48cmVsYXRlZC11cmxzPjx1cmw+aHR0cDovL3d3dy5uY2JpLm5sbS5u
aWguZ292L2VudHJlei9xdWVyeS5mY2dpP2NtZD1SZXRyaWV2ZSZhbXA7ZGI9UHViTWVkJmFtcDtk
b3B0PUNpdGF0aW9uJmFtcDtsaXN0X3VpZHM9MTg4NTI2OTY8L3VybD48L3JlbGF0ZWQtdXJscz48
L3VybHM+PGVsZWN0cm9uaWMtcmVzb3VyY2UtbnVtPm5yZzI0NTUgW3BpaV0mI3hEOzEwLjEwMzgv
bnJnMjQ1NTwvZWxlY3Ryb25pYy1yZXNvdXJjZS1udW0+PGxhbmd1YWdlPmVuZzwvbGFuZ3VhZ2U+
PC9yZWNvcmQ+PC9DaXRlPjwvRW5kTm90ZT4A
</w:fldData>
        </w:fldChar>
      </w:r>
      <w:r w:rsidR="0070590A">
        <w:instrText xml:space="preserve"> ADDIN EN.CITE.DATA </w:instrText>
      </w:r>
      <w:r w:rsidR="004D3D18">
        <w:fldChar w:fldCharType="end"/>
      </w:r>
      <w:r w:rsidR="004D3D18">
        <w:fldChar w:fldCharType="separate"/>
      </w:r>
      <w:r w:rsidR="00CB40DB">
        <w:rPr>
          <w:noProof/>
        </w:rPr>
        <w:t>[4-6</w:t>
      </w:r>
      <w:r w:rsidR="0070590A">
        <w:rPr>
          <w:noProof/>
        </w:rPr>
        <w:t>]</w:t>
      </w:r>
      <w:r w:rsidR="004D3D18">
        <w:fldChar w:fldCharType="end"/>
      </w:r>
      <w:r w:rsidR="0070590A">
        <w:rPr>
          <w:rFonts w:hint="eastAsia"/>
        </w:rPr>
        <w:t>.</w:t>
      </w:r>
    </w:p>
    <w:p w:rsidR="0070590A" w:rsidRDefault="0070590A" w:rsidP="0070590A">
      <w:pPr>
        <w:jc w:val="both"/>
      </w:pPr>
      <w:r>
        <w:rPr>
          <w:rFonts w:hint="eastAsia"/>
          <w:lang w:eastAsia="zh-TW"/>
        </w:rPr>
        <w:tab/>
      </w:r>
      <w:r>
        <w:t>Recent studies</w:t>
      </w:r>
      <w:r>
        <w:rPr>
          <w:rFonts w:hint="eastAsia"/>
        </w:rPr>
        <w:t xml:space="preserve"> have </w:t>
      </w:r>
      <w:r>
        <w:t>suggest</w:t>
      </w:r>
      <w:r>
        <w:rPr>
          <w:rFonts w:hint="eastAsia"/>
        </w:rPr>
        <w:t>ed</w:t>
      </w:r>
      <w:r>
        <w:t xml:space="preserve"> that miRNAs and </w:t>
      </w:r>
      <w:r>
        <w:rPr>
          <w:rFonts w:hint="eastAsia"/>
        </w:rPr>
        <w:t>TFs</w:t>
      </w:r>
      <w:r>
        <w:t xml:space="preserve"> are primary metazoan gene regulators</w:t>
      </w:r>
      <w:r>
        <w:rPr>
          <w:rFonts w:hint="eastAsia"/>
        </w:rPr>
        <w:t>, and they seem to function in</w:t>
      </w:r>
      <w:r>
        <w:t xml:space="preserve"> a </w:t>
      </w:r>
      <w:r>
        <w:rPr>
          <w:rFonts w:hint="eastAsia"/>
        </w:rPr>
        <w:t>similar</w:t>
      </w:r>
      <w:r>
        <w:t xml:space="preserve"> regulatory</w:t>
      </w:r>
      <w:r>
        <w:rPr>
          <w:rFonts w:hint="eastAsia"/>
        </w:rPr>
        <w:t xml:space="preserve"> </w:t>
      </w:r>
      <w:r>
        <w:t>logic</w:t>
      </w:r>
      <w:r>
        <w:rPr>
          <w:rFonts w:hint="eastAsia"/>
        </w:rPr>
        <w:t>, such as pleiotropy, combinatorial and cooperative activity, regulation, and even network motifs</w:t>
      </w:r>
      <w:r w:rsidR="0091761D">
        <w:t xml:space="preserve"> </w:t>
      </w:r>
      <w:r w:rsidR="004D3D18">
        <w:fldChar w:fldCharType="begin">
          <w:fldData xml:space="preserve">PEVuZE5vdGU+PENpdGU+PEF1dGhvcj5Ib2JlcnQ8L0F1dGhvcj48WWVhcj4yMDA0PC9ZZWFyPjxS
ZWNOdW0+MjY1PC9SZWNOdW0+PHJlY29yZD48cmVjLW51bWJlcj4yNjU8L3JlYy1udW1iZXI+PGZv
cmVpZ24ta2V5cz48a2V5IGFwcD0iRU4iIGRiLWlkPSJ4cnNhcjA5Zm1wOWV2cmV2d2Q2eHN4MjEw
eDl3ZmVydmV2dHgiPjI2NTwva2V5PjwvZm9yZWlnbi1rZXlzPjxyZWYtdHlwZSBuYW1lPSJKb3Vy
bmFsIEFydGljbGUiPjE3PC9yZWYtdHlwZT48Y29udHJpYnV0b3JzPjxhdXRob3JzPjxhdXRob3I+
SG9iZXJ0LCBPLjwvYXV0aG9yPjwvYXV0aG9ycz48L2NvbnRyaWJ1dG9ycz48YXV0aC1hZGRyZXNz
PkNvbHVtYmlhIFVuaXZlcnNpdHkgTWVkaWNhbCBDZW50ZXIsIERlcGFydG1lbnQgb2YgQmlvY2hl
bWlzdHJ5ICZhbXA7IE1vbGVjdWxhciBCaW9waHlzaWNzLCBDZW50ZXIgZm9yIE5ldXJvYmlvbG9n
eSBhbmQgQmVoYXZpb3IsIE5ldyBZb3JrLCBOWSAxMDAzMiwgVVNBLiBvcjM4QGNvbHVtYmlhLmVk
dTwvYXV0aC1hZGRyZXNzPjx0aXRsZXM+PHRpdGxlPkNvbW1vbiBsb2dpYyBvZiB0cmFuc2NyaXB0
aW9uIGZhY3RvciBhbmQgbWljcm9STkEgYWN0aW9uPC90aXRsZT48c2Vjb25kYXJ5LXRpdGxlPlRy
ZW5kcyBCaW9jaGVtIFNjaTwvc2Vjb25kYXJ5LXRpdGxlPjwvdGl0bGVzPjxwZXJpb2RpY2FsPjxm
dWxsLXRpdGxlPlRyZW5kcyBCaW9jaGVtIFNjaTwvZnVsbC10aXRsZT48L3BlcmlvZGljYWw+PHBh
Z2VzPjQ2Mi04PC9wYWdlcz48dm9sdW1lPjI5PC92b2x1bWU+PG51bWJlcj45PC9udW1iZXI+PGVk
aXRpb24+MjAwNC8wOS8wMTwvZWRpdGlvbj48a2V5d29yZHM+PGtleXdvcmQ+QW5pbWFsczwva2V5
d29yZD48a2V5d29yZD5Db21iaW5hdG9yaWFsIENoZW1pc3RyeSBUZWNobmlxdWVzPC9rZXl3b3Jk
PjxrZXl3b3JkPkROQS9nZW5ldGljczwva2V5d29yZD48a2V5d29yZD5HZW5lIEV4cHJlc3Npb24g
UmVndWxhdGlvbjwva2V5d29yZD48a2V5d29yZD5NaWNyb1JOQXMvKmdlbmV0aWNzPC9rZXl3b3Jk
PjxrZXl3b3JkPk1vZGVscywgR2VuZXRpYzwva2V5d29yZD48a2V5d29yZD5STkEvZ2VuZXRpY3M8
L2tleXdvcmQ+PGtleXdvcmQ+VHJhbnNjcmlwdGlvbiBGYWN0b3JzLyptZXRhYm9saXNtPC9rZXl3
b3JkPjwva2V5d29yZHM+PGRhdGVzPjx5ZWFyPjIwMDQ8L3llYXI+PHB1Yi1kYXRlcz48ZGF0ZT5T
ZXA8L2RhdGU+PC9wdWItZGF0ZXM+PC9kYXRlcz48aXNibj4wOTY4LTAwMDQgKFByaW50KTwvaXNi
bj48YWNjZXNzaW9uLW51bT4xNTMzNzExOTwvYWNjZXNzaW9uLW51bT48dXJscz48cmVsYXRlZC11
cmxzPjx1cmw+aHR0cDovL3d3dy5uY2JpLm5sbS5uaWguZ292L2VudHJlei9xdWVyeS5mY2dpP2Nt
ZD1SZXRyaWV2ZSZhbXA7ZGI9UHViTWVkJmFtcDtkb3B0PUNpdGF0aW9uJmFtcDtsaXN0X3VpZHM9
MTUzMzcxMTk8L3VybD48L3JlbGF0ZWQtdXJscz48L3VybHM+PGVsZWN0cm9uaWMtcmVzb3VyY2Ut
bnVtPjEwLjEwMTYvai50aWJzLjIwMDQuMDcuMDAxJiN4RDtTMDk2OC0wMDA0KDA0KTAwMTU2LTIg
W3BpaV08L2VsZWN0cm9uaWMtcmVzb3VyY2UtbnVtPjxsYW5ndWFnZT5lbmc8L2xhbmd1YWdlPjwv
cmVjb3JkPjwvQ2l0ZT48Q2l0ZT48QXV0aG9yPkhvYmVydDwvQXV0aG9yPjxZZWFyPjIwMDg8L1ll
YXI+PFJlY051bT4xNjA8L1JlY051bT48cmVjb3JkPjxyZWMtbnVtYmVyPjE2MDwvcmVjLW51bWJl
cj48Zm9yZWlnbi1rZXlzPjxrZXkgYXBwPSJFTiIgZGItaWQ9Inhyc2FyMDlmbXA5ZXZyZXZ3ZDZ4
c3gyMTB4OXdmZXJ2ZXZ0eCI+MTYwPC9rZXk+PC9mb3JlaWduLWtleXM+PHJlZi10eXBlIG5hbWU9
IkpvdXJuYWwgQXJ0aWNsZSI+MTc8L3JlZi10eXBlPjxjb250cmlidXRvcnM+PGF1dGhvcnM+PGF1
dGhvcj5Ib2JlcnQsIE9saXZlcjwvYXV0aG9yPjwvYXV0aG9ycz48L2NvbnRyaWJ1dG9ycz48dGl0
bGVzPjx0aXRsZT5HZW5lIFJlZ3VsYXRpb24gYnkgVHJhbnNjcmlwdGlvbiBGYWN0b3JzIGFuZCBN
aWNyb1JOQXM8L3RpdGxlPjxzZWNvbmRhcnktdGl0bGU+U2NpZW5jZTwvc2Vjb25kYXJ5LXRpdGxl
PjwvdGl0bGVzPjxwZXJpb2RpY2FsPjxmdWxsLXRpdGxlPlNjaWVuY2U8L2Z1bGwtdGl0bGU+PC9w
ZXJpb2RpY2FsPjxwYWdlcz4xNzg1LTE3ODY8L3BhZ2VzPjx2b2x1bWU+MzE5PC92b2x1bWU+PG51
bWJlcj41ODcxPC9udW1iZXI+PGRhdGVzPjx5ZWFyPjIwMDg8L3llYXI+PHB1Yi1kYXRlcz48ZGF0
ZT5NYXJjaCAyOCwgMjAwODwvZGF0ZT48L3B1Yi1kYXRlcz48L2RhdGVzPjx1cmxzPjxyZWxhdGVk
LXVybHM+PHVybD5odHRwOi8vd3d3LnNjaWVuY2VtYWcub3JnL2NnaS9jb250ZW50L2Fic3RyYWN0
LzMxOS81ODcxLzE3ODU8L3VybD48L3JlbGF0ZWQtdXJscz48L3VybHM+PGVsZWN0cm9uaWMtcmVz
b3VyY2UtbnVtPjEwLjExMjYvc2NpZW5jZS4xMTUxNjUxPC9lbGVjdHJvbmljLXJlc291cmNlLW51
bT48L3JlY29yZD48L0NpdGU+PENpdGU+PEF1dGhvcj5DdWk8L0F1dGhvcj48WWVhcj4yMDA3PC9Z
ZWFyPjxSZWNOdW0+MTk3PC9SZWNOdW0+PHJlY29yZD48cmVjLW51bWJlcj4xOTc8L3JlYy1udW1i
ZXI+PGZvcmVpZ24ta2V5cz48a2V5IGFwcD0iRU4iIGRiLWlkPSJ4cnNhcjA5Zm1wOWV2cmV2d2Q2
eHN4MjEweDl3ZmVydmV2dHgiPjE5Nzwva2V5PjwvZm9yZWlnbi1rZXlzPjxyZWYtdHlwZSBuYW1l
PSJKb3VybmFsIEFydGljbGUiPjE3PC9yZWYtdHlwZT48Y29udHJpYnV0b3JzPjxhdXRob3JzPjxh
dXRob3I+Q3VpLCBRLjwvYXV0aG9yPjxhdXRob3I+WXUsIFouPC9hdXRob3I+PGF1dGhvcj5QYW4s
IFkuPC9hdXRob3I+PGF1dGhvcj5QdXJpc2ltYSwgRS4gTy48L2F1dGhvcj48YXV0aG9yPldhbmcs
IEUuPC9hdXRob3I+PC9hdXRob3JzPjwvY29udHJpYnV0b3JzPjxhdXRoLWFkZHJlc3M+QmlvdGVj
aG5vbG9neSBSZXNlYXJjaCBJbnN0aXR1dGUsIE5hdGlvbmFsIFJlc2VhcmNoIENvdW5jaWwgQ2Fu
YWRhLCBNb250cmVhbCwgUXVlLiwgQ2FuYWRhIEg0UCAyUjIuPC9hdXRoLWFkZHJlc3M+PHRpdGxl
cz48dGl0bGU+TWljcm9STkFzIHByZWZlcmVudGlhbGx5IHRhcmdldCB0aGUgZ2VuZXMgd2l0aCBo
aWdoIHRyYW5zY3JpcHRpb25hbCByZWd1bGF0aW9uIGNvbXBsZXhpdHk8L3RpdGxlPjxzZWNvbmRh
cnktdGl0bGU+QmlvY2hlbSBCaW9waHlzIFJlcyBDb21tdW48L3NlY29uZGFyeS10aXRsZT48L3Rp
dGxlcz48cGVyaW9kaWNhbD48ZnVsbC10aXRsZT5CaW9jaGVtIEJpb3BoeXMgUmVzIENvbW11bjwv
ZnVsbC10aXRsZT48L3BlcmlvZGljYWw+PHBhZ2VzPjczMy04PC9wYWdlcz48dm9sdW1lPjM1Mjwv
dm9sdW1lPjxudW1iZXI+MzwvbnVtYmVyPjxlZGl0aW9uPjIwMDYvMTIvMDU8L2VkaXRpb24+PGtl
eXdvcmRzPjxrZXl3b3JkPkNocm9tb3NvbWUgTWFwcGluZy8qbWV0aG9kczwva2V5d29yZD48a2V5
d29yZD5Db21wdXRlciBTaW11bGF0aW9uPC9rZXl3b3JkPjxrZXl3b3JkPkdlbmUgRXhwcmVzc2lv
biBSZWd1bGF0aW9uL2dlbmV0aWNzPC9rZXl3b3JkPjxrZXl3b3JkPkdlbmUgVGFyZ2V0aW5nLypt
ZXRob2RzPC9rZXl3b3JkPjxrZXl3b3JkPk1pY3JvUk5Bcy8qZ2VuZXRpY3M8L2tleXdvcmQ+PGtl
eXdvcmQ+Kk1vZGVscywgR2VuZXRpYzwva2V5d29yZD48a2V5d29yZD5Nb2RlbHMsIFN0YXRpc3Rp
Y2FsPC9rZXl3b3JkPjxrZXl3b3JkPlJlZ3VsYXRvcnkgU2VxdWVuY2VzLCBOdWNsZWljIEFjaWQv
KmdlbmV0aWNzPC9rZXl3b3JkPjxrZXl3b3JkPlRyYW5zY3JpcHRpb24gRmFjdG9ycy8qZ2VuZXRp
Y3M8L2tleXdvcmQ+PGtleXdvcmQ+VHJhbnNjcmlwdGlvbmFsIEFjdGl2YXRpb24vKmdlbmV0aWNz
PC9rZXl3b3JkPjwva2V5d29yZHM+PGRhdGVzPjx5ZWFyPjIwMDc8L3llYXI+PHB1Yi1kYXRlcz48
ZGF0ZT5KYW4gMTk8L2RhdGU+PC9wdWItZGF0ZXM+PC9kYXRlcz48aXNibj4wMDA2LTI5MVggKFBy
aW50KTwvaXNibj48YWNjZXNzaW9uLW51bT4xNzE0MTE4NTwvYWNjZXNzaW9uLW51bT48dXJscz48
cmVsYXRlZC11cmxzPjx1cmw+aHR0cDovL3d3dy5uY2JpLm5sbS5uaWguZ292L2VudHJlei9xdWVy
eS5mY2dpP2NtZD1SZXRyaWV2ZSZhbXA7ZGI9UHViTWVkJmFtcDtkb3B0PUNpdGF0aW9uJmFtcDts
aXN0X3VpZHM9MTcxNDExODU8L3VybD48L3JlbGF0ZWQtdXJscz48L3VybHM+PGVsZWN0cm9uaWMt
cmVzb3VyY2UtbnVtPlMwMDA2LTI5MVgoMDYpMDI1NjItOSBbcGlpXSYjeEQ7MTAuMTAxNi9qLmJi
cmMuMjAwNi4xMS4wODA8L2VsZWN0cm9uaWMtcmVzb3VyY2UtbnVtPjxsYW5ndWFnZT5lbmc8L2xh
bmd1YWdlPjwvcmVjb3JkPjwvQ2l0ZT48Q2l0ZT48QXV0aG9yPkN1aTwvQXV0aG9yPjxZZWFyPjIw
MDY8L1llYXI+PFJlY051bT4xMDwvUmVjTnVtPjxyZWNvcmQ+PHJlYy1udW1iZXI+MTA8L3JlYy1u
dW1iZXI+PGZvcmVpZ24ta2V5cz48a2V5IGFwcD0iRU4iIGRiLWlkPSJ4cnNhcjA5Zm1wOWV2cmV2
d2Q2eHN4MjEweDl3ZmVydmV2dHgiPjEwPC9rZXk+PC9mb3JlaWduLWtleXM+PHJlZi10eXBlIG5h
bWU9IkpvdXJuYWwgQXJ0aWNsZSI+MTc8L3JlZi10eXBlPjxjb250cmlidXRvcnM+PGF1dGhvcnM+
PGF1dGhvcj5DdWksIFEuPC9hdXRob3I+PGF1dGhvcj5ZdSwgWi48L2F1dGhvcj48YXV0aG9yPlB1
cmlzaW1hLCBFLiBPLjwvYXV0aG9yPjxhdXRob3I+V2FuZywgRS48L2F1dGhvcj48L2F1dGhvcnM+
PC9jb250cmlidXRvcnM+PGF1dGgtYWRkcmVzcz5Db21wdXRhdGlvbmFsIENoZW1pc3RyeSBhbmQg
QmlvbG9neSBHcm91cCwgQmlvdGVjaG5vbG9neSBSZXNlYXJjaCBJbnN0aXR1dGUsIE5hdGlvbmFs
IFJlc2VhcmNoIENvdW5jaWwgQ2FuYWRhLCBNb250cmVhbCwgUXVlYmVjLCBDYW5hZGEuPC9hdXRo
LWFkZHJlc3M+PHRpdGxlcz48dGl0bGU+UHJpbmNpcGxlcyBvZiBtaWNyb1JOQSByZWd1bGF0aW9u
IG9mIGEgaHVtYW4gY2VsbHVsYXIgc2lnbmFsaW5nIG5ldHdvcms8L3RpdGxlPjxzZWNvbmRhcnkt
dGl0bGU+TW9sIFN5c3QgQmlvbDwvc2Vjb25kYXJ5LXRpdGxlPjwvdGl0bGVzPjxwZXJpb2RpY2Fs
PjxmdWxsLXRpdGxlPk1vbCBTeXN0IEJpb2w8L2Z1bGwtdGl0bGU+PC9wZXJpb2RpY2FsPjxwYWdl
cz40NjwvcGFnZXM+PHZvbHVtZT4yPC92b2x1bWU+PGVkaXRpb24+MjAwNi8wOS8xNDwvZWRpdGlv
bj48a2V5d29yZHM+PGtleXdvcmQ+Q29tcHV0YXRpb25hbCBCaW9sb2d5L21ldGhvZHM8L2tleXdv
cmQ+PGtleXdvcmQ+R2VuZSBFeHByZXNzaW9uIFJlZ3VsYXRpb248L2tleXdvcmQ+PGtleXdvcmQ+
SHVtYW5zPC9rZXl3b3JkPjxrZXl3b3JkPk1pY3JvUk5Bcy9nZW5ldGljcy9tZXRhYm9saXNtLypw
aHlzaW9sb2d5PC9rZXl3b3JkPjxrZXl3b3JkPk1vZGVscywgQmlvbG9naWNhbDwva2V5d29yZD48
a2V5d29yZD5STkEsIE1lc3Nlbmdlci9nZW5ldGljcy9tZXRhYm9saXNtPC9rZXl3b3JkPjxrZXl3
b3JkPlNpZ25hbCBUcmFuc2R1Y3Rpb24vKnBoeXNpb2xvZ3k8L2tleXdvcmQ+PC9rZXl3b3Jkcz48
ZGF0ZXM+PHllYXI+MjAwNjwveWVhcj48L2RhdGVzPjxpc2JuPjE3NDQtNDI5MiAoRWxlY3Ryb25p
Yyk8L2lzYm4+PGFjY2Vzc2lvbi1udW0+MTY5NjkzMzg8L2FjY2Vzc2lvbi1udW0+PHVybHM+PHJl
bGF0ZWQtdXJscz48dXJsPmh0dHA6Ly93d3cubmNiaS5ubG0ubmloLmdvdi9lbnRyZXovcXVlcnku
ZmNnaT9jbWQ9UmV0cmlldmUmYW1wO2RiPVB1Yk1lZCZhbXA7ZG9wdD1DaXRhdGlvbiZhbXA7bGlz
dF91aWRzPTE2OTY5MzM4PC91cmw+PC9yZWxhdGVkLXVybHM+PC91cmxzPjxjdXN0b20yPjE2ODE1
MTk8L2N1c3RvbTI+PGVsZWN0cm9uaWMtcmVzb3VyY2UtbnVtPm1zYjQxMDAwODkgW3BpaV0mI3hE
OzEwLjEwMzgvbXNiNDEwMDA4OTwvZWxlY3Ryb25pYy1yZXNvdXJjZS1udW0+PGxhbmd1YWdlPmVu
ZzwvbGFuZ3VhZ2U+PC9yZWNvcmQ+PC9DaXRlPjwvRW5kTm90ZT4A
</w:fldData>
        </w:fldChar>
      </w:r>
      <w:r w:rsidR="0091761D">
        <w:instrText xml:space="preserve"> ADDIN EN.CITE </w:instrText>
      </w:r>
      <w:r w:rsidR="004D3D18">
        <w:fldChar w:fldCharType="begin">
          <w:fldData xml:space="preserve">PEVuZE5vdGU+PENpdGU+PEF1dGhvcj5Ib2JlcnQ8L0F1dGhvcj48WWVhcj4yMDA0PC9ZZWFyPjxS
ZWNOdW0+MjY1PC9SZWNOdW0+PHJlY29yZD48cmVjLW51bWJlcj4yNjU8L3JlYy1udW1iZXI+PGZv
cmVpZ24ta2V5cz48a2V5IGFwcD0iRU4iIGRiLWlkPSJ4cnNhcjA5Zm1wOWV2cmV2d2Q2eHN4MjEw
eDl3ZmVydmV2dHgiPjI2NTwva2V5PjwvZm9yZWlnbi1rZXlzPjxyZWYtdHlwZSBuYW1lPSJKb3Vy
bmFsIEFydGljbGUiPjE3PC9yZWYtdHlwZT48Y29udHJpYnV0b3JzPjxhdXRob3JzPjxhdXRob3I+
SG9iZXJ0LCBPLjwvYXV0aG9yPjwvYXV0aG9ycz48L2NvbnRyaWJ1dG9ycz48YXV0aC1hZGRyZXNz
PkNvbHVtYmlhIFVuaXZlcnNpdHkgTWVkaWNhbCBDZW50ZXIsIERlcGFydG1lbnQgb2YgQmlvY2hl
bWlzdHJ5ICZhbXA7IE1vbGVjdWxhciBCaW9waHlzaWNzLCBDZW50ZXIgZm9yIE5ldXJvYmlvbG9n
eSBhbmQgQmVoYXZpb3IsIE5ldyBZb3JrLCBOWSAxMDAzMiwgVVNBLiBvcjM4QGNvbHVtYmlhLmVk
dTwvYXV0aC1hZGRyZXNzPjx0aXRsZXM+PHRpdGxlPkNvbW1vbiBsb2dpYyBvZiB0cmFuc2NyaXB0
aW9uIGZhY3RvciBhbmQgbWljcm9STkEgYWN0aW9uPC90aXRsZT48c2Vjb25kYXJ5LXRpdGxlPlRy
ZW5kcyBCaW9jaGVtIFNjaTwvc2Vjb25kYXJ5LXRpdGxlPjwvdGl0bGVzPjxwZXJpb2RpY2FsPjxm
dWxsLXRpdGxlPlRyZW5kcyBCaW9jaGVtIFNjaTwvZnVsbC10aXRsZT48L3BlcmlvZGljYWw+PHBh
Z2VzPjQ2Mi04PC9wYWdlcz48dm9sdW1lPjI5PC92b2x1bWU+PG51bWJlcj45PC9udW1iZXI+PGVk
aXRpb24+MjAwNC8wOS8wMTwvZWRpdGlvbj48a2V5d29yZHM+PGtleXdvcmQ+QW5pbWFsczwva2V5
d29yZD48a2V5d29yZD5Db21iaW5hdG9yaWFsIENoZW1pc3RyeSBUZWNobmlxdWVzPC9rZXl3b3Jk
PjxrZXl3b3JkPkROQS9nZW5ldGljczwva2V5d29yZD48a2V5d29yZD5HZW5lIEV4cHJlc3Npb24g
UmVndWxhdGlvbjwva2V5d29yZD48a2V5d29yZD5NaWNyb1JOQXMvKmdlbmV0aWNzPC9rZXl3b3Jk
PjxrZXl3b3JkPk1vZGVscywgR2VuZXRpYzwva2V5d29yZD48a2V5d29yZD5STkEvZ2VuZXRpY3M8
L2tleXdvcmQ+PGtleXdvcmQ+VHJhbnNjcmlwdGlvbiBGYWN0b3JzLyptZXRhYm9saXNtPC9rZXl3
b3JkPjwva2V5d29yZHM+PGRhdGVzPjx5ZWFyPjIwMDQ8L3llYXI+PHB1Yi1kYXRlcz48ZGF0ZT5T
ZXA8L2RhdGU+PC9wdWItZGF0ZXM+PC9kYXRlcz48aXNibj4wOTY4LTAwMDQgKFByaW50KTwvaXNi
bj48YWNjZXNzaW9uLW51bT4xNTMzNzExOTwvYWNjZXNzaW9uLW51bT48dXJscz48cmVsYXRlZC11
cmxzPjx1cmw+aHR0cDovL3d3dy5uY2JpLm5sbS5uaWguZ292L2VudHJlei9xdWVyeS5mY2dpP2Nt
ZD1SZXRyaWV2ZSZhbXA7ZGI9UHViTWVkJmFtcDtkb3B0PUNpdGF0aW9uJmFtcDtsaXN0X3VpZHM9
MTUzMzcxMTk8L3VybD48L3JlbGF0ZWQtdXJscz48L3VybHM+PGVsZWN0cm9uaWMtcmVzb3VyY2Ut
bnVtPjEwLjEwMTYvai50aWJzLjIwMDQuMDcuMDAxJiN4RDtTMDk2OC0wMDA0KDA0KTAwMTU2LTIg
W3BpaV08L2VsZWN0cm9uaWMtcmVzb3VyY2UtbnVtPjxsYW5ndWFnZT5lbmc8L2xhbmd1YWdlPjwv
cmVjb3JkPjwvQ2l0ZT48Q2l0ZT48QXV0aG9yPkhvYmVydDwvQXV0aG9yPjxZZWFyPjIwMDg8L1ll
YXI+PFJlY051bT4xNjA8L1JlY051bT48cmVjb3JkPjxyZWMtbnVtYmVyPjE2MDwvcmVjLW51bWJl
cj48Zm9yZWlnbi1rZXlzPjxrZXkgYXBwPSJFTiIgZGItaWQ9Inhyc2FyMDlmbXA5ZXZyZXZ3ZDZ4
c3gyMTB4OXdmZXJ2ZXZ0eCI+MTYwPC9rZXk+PC9mb3JlaWduLWtleXM+PHJlZi10eXBlIG5hbWU9
IkpvdXJuYWwgQXJ0aWNsZSI+MTc8L3JlZi10eXBlPjxjb250cmlidXRvcnM+PGF1dGhvcnM+PGF1
dGhvcj5Ib2JlcnQsIE9saXZlcjwvYXV0aG9yPjwvYXV0aG9ycz48L2NvbnRyaWJ1dG9ycz48dGl0
bGVzPjx0aXRsZT5HZW5lIFJlZ3VsYXRpb24gYnkgVHJhbnNjcmlwdGlvbiBGYWN0b3JzIGFuZCBN
aWNyb1JOQXM8L3RpdGxlPjxzZWNvbmRhcnktdGl0bGU+U2NpZW5jZTwvc2Vjb25kYXJ5LXRpdGxl
PjwvdGl0bGVzPjxwZXJpb2RpY2FsPjxmdWxsLXRpdGxlPlNjaWVuY2U8L2Z1bGwtdGl0bGU+PC9w
ZXJpb2RpY2FsPjxwYWdlcz4xNzg1LTE3ODY8L3BhZ2VzPjx2b2x1bWU+MzE5PC92b2x1bWU+PG51
bWJlcj41ODcxPC9udW1iZXI+PGRhdGVzPjx5ZWFyPjIwMDg8L3llYXI+PHB1Yi1kYXRlcz48ZGF0
ZT5NYXJjaCAyOCwgMjAwODwvZGF0ZT48L3B1Yi1kYXRlcz48L2RhdGVzPjx1cmxzPjxyZWxhdGVk
LXVybHM+PHVybD5odHRwOi8vd3d3LnNjaWVuY2VtYWcub3JnL2NnaS9jb250ZW50L2Fic3RyYWN0
LzMxOS81ODcxLzE3ODU8L3VybD48L3JlbGF0ZWQtdXJscz48L3VybHM+PGVsZWN0cm9uaWMtcmVz
b3VyY2UtbnVtPjEwLjExMjYvc2NpZW5jZS4xMTUxNjUxPC9lbGVjdHJvbmljLXJlc291cmNlLW51
bT48L3JlY29yZD48L0NpdGU+PENpdGU+PEF1dGhvcj5DdWk8L0F1dGhvcj48WWVhcj4yMDA3PC9Z
ZWFyPjxSZWNOdW0+MTk3PC9SZWNOdW0+PHJlY29yZD48cmVjLW51bWJlcj4xOTc8L3JlYy1udW1i
ZXI+PGZvcmVpZ24ta2V5cz48a2V5IGFwcD0iRU4iIGRiLWlkPSJ4cnNhcjA5Zm1wOWV2cmV2d2Q2
eHN4MjEweDl3ZmVydmV2dHgiPjE5Nzwva2V5PjwvZm9yZWlnbi1rZXlzPjxyZWYtdHlwZSBuYW1l
PSJKb3VybmFsIEFydGljbGUiPjE3PC9yZWYtdHlwZT48Y29udHJpYnV0b3JzPjxhdXRob3JzPjxh
dXRob3I+Q3VpLCBRLjwvYXV0aG9yPjxhdXRob3I+WXUsIFouPC9hdXRob3I+PGF1dGhvcj5QYW4s
IFkuPC9hdXRob3I+PGF1dGhvcj5QdXJpc2ltYSwgRS4gTy48L2F1dGhvcj48YXV0aG9yPldhbmcs
IEUuPC9hdXRob3I+PC9hdXRob3JzPjwvY29udHJpYnV0b3JzPjxhdXRoLWFkZHJlc3M+QmlvdGVj
aG5vbG9neSBSZXNlYXJjaCBJbnN0aXR1dGUsIE5hdGlvbmFsIFJlc2VhcmNoIENvdW5jaWwgQ2Fu
YWRhLCBNb250cmVhbCwgUXVlLiwgQ2FuYWRhIEg0UCAyUjIuPC9hdXRoLWFkZHJlc3M+PHRpdGxl
cz48dGl0bGU+TWljcm9STkFzIHByZWZlcmVudGlhbGx5IHRhcmdldCB0aGUgZ2VuZXMgd2l0aCBo
aWdoIHRyYW5zY3JpcHRpb25hbCByZWd1bGF0aW9uIGNvbXBsZXhpdHk8L3RpdGxlPjxzZWNvbmRh
cnktdGl0bGU+QmlvY2hlbSBCaW9waHlzIFJlcyBDb21tdW48L3NlY29uZGFyeS10aXRsZT48L3Rp
dGxlcz48cGVyaW9kaWNhbD48ZnVsbC10aXRsZT5CaW9jaGVtIEJpb3BoeXMgUmVzIENvbW11bjwv
ZnVsbC10aXRsZT48L3BlcmlvZGljYWw+PHBhZ2VzPjczMy04PC9wYWdlcz48dm9sdW1lPjM1Mjwv
dm9sdW1lPjxudW1iZXI+MzwvbnVtYmVyPjxlZGl0aW9uPjIwMDYvMTIvMDU8L2VkaXRpb24+PGtl
eXdvcmRzPjxrZXl3b3JkPkNocm9tb3NvbWUgTWFwcGluZy8qbWV0aG9kczwva2V5d29yZD48a2V5
d29yZD5Db21wdXRlciBTaW11bGF0aW9uPC9rZXl3b3JkPjxrZXl3b3JkPkdlbmUgRXhwcmVzc2lv
biBSZWd1bGF0aW9uL2dlbmV0aWNzPC9rZXl3b3JkPjxrZXl3b3JkPkdlbmUgVGFyZ2V0aW5nLypt
ZXRob2RzPC9rZXl3b3JkPjxrZXl3b3JkPk1pY3JvUk5Bcy8qZ2VuZXRpY3M8L2tleXdvcmQ+PGtl
eXdvcmQ+Kk1vZGVscywgR2VuZXRpYzwva2V5d29yZD48a2V5d29yZD5Nb2RlbHMsIFN0YXRpc3Rp
Y2FsPC9rZXl3b3JkPjxrZXl3b3JkPlJlZ3VsYXRvcnkgU2VxdWVuY2VzLCBOdWNsZWljIEFjaWQv
KmdlbmV0aWNzPC9rZXl3b3JkPjxrZXl3b3JkPlRyYW5zY3JpcHRpb24gRmFjdG9ycy8qZ2VuZXRp
Y3M8L2tleXdvcmQ+PGtleXdvcmQ+VHJhbnNjcmlwdGlvbmFsIEFjdGl2YXRpb24vKmdlbmV0aWNz
PC9rZXl3b3JkPjwva2V5d29yZHM+PGRhdGVzPjx5ZWFyPjIwMDc8L3llYXI+PHB1Yi1kYXRlcz48
ZGF0ZT5KYW4gMTk8L2RhdGU+PC9wdWItZGF0ZXM+PC9kYXRlcz48aXNibj4wMDA2LTI5MVggKFBy
aW50KTwvaXNibj48YWNjZXNzaW9uLW51bT4xNzE0MTE4NTwvYWNjZXNzaW9uLW51bT48dXJscz48
cmVsYXRlZC11cmxzPjx1cmw+aHR0cDovL3d3dy5uY2JpLm5sbS5uaWguZ292L2VudHJlei9xdWVy
eS5mY2dpP2NtZD1SZXRyaWV2ZSZhbXA7ZGI9UHViTWVkJmFtcDtkb3B0PUNpdGF0aW9uJmFtcDts
aXN0X3VpZHM9MTcxNDExODU8L3VybD48L3JlbGF0ZWQtdXJscz48L3VybHM+PGVsZWN0cm9uaWMt
cmVzb3VyY2UtbnVtPlMwMDA2LTI5MVgoMDYpMDI1NjItOSBbcGlpXSYjeEQ7MTAuMTAxNi9qLmJi
cmMuMjAwNi4xMS4wODA8L2VsZWN0cm9uaWMtcmVzb3VyY2UtbnVtPjxsYW5ndWFnZT5lbmc8L2xh
bmd1YWdlPjwvcmVjb3JkPjwvQ2l0ZT48Q2l0ZT48QXV0aG9yPkN1aTwvQXV0aG9yPjxZZWFyPjIw
MDY8L1llYXI+PFJlY051bT4xMDwvUmVjTnVtPjxyZWNvcmQ+PHJlYy1udW1iZXI+MTA8L3JlYy1u
dW1iZXI+PGZvcmVpZ24ta2V5cz48a2V5IGFwcD0iRU4iIGRiLWlkPSJ4cnNhcjA5Zm1wOWV2cmV2
d2Q2eHN4MjEweDl3ZmVydmV2dHgiPjEwPC9rZXk+PC9mb3JlaWduLWtleXM+PHJlZi10eXBlIG5h
bWU9IkpvdXJuYWwgQXJ0aWNsZSI+MTc8L3JlZi10eXBlPjxjb250cmlidXRvcnM+PGF1dGhvcnM+
PGF1dGhvcj5DdWksIFEuPC9hdXRob3I+PGF1dGhvcj5ZdSwgWi48L2F1dGhvcj48YXV0aG9yPlB1
cmlzaW1hLCBFLiBPLjwvYXV0aG9yPjxhdXRob3I+V2FuZywgRS48L2F1dGhvcj48L2F1dGhvcnM+
PC9jb250cmlidXRvcnM+PGF1dGgtYWRkcmVzcz5Db21wdXRhdGlvbmFsIENoZW1pc3RyeSBhbmQg
QmlvbG9neSBHcm91cCwgQmlvdGVjaG5vbG9neSBSZXNlYXJjaCBJbnN0aXR1dGUsIE5hdGlvbmFs
IFJlc2VhcmNoIENvdW5jaWwgQ2FuYWRhLCBNb250cmVhbCwgUXVlYmVjLCBDYW5hZGEuPC9hdXRo
LWFkZHJlc3M+PHRpdGxlcz48dGl0bGU+UHJpbmNpcGxlcyBvZiBtaWNyb1JOQSByZWd1bGF0aW9u
IG9mIGEgaHVtYW4gY2VsbHVsYXIgc2lnbmFsaW5nIG5ldHdvcms8L3RpdGxlPjxzZWNvbmRhcnkt
dGl0bGU+TW9sIFN5c3QgQmlvbDwvc2Vjb25kYXJ5LXRpdGxlPjwvdGl0bGVzPjxwZXJpb2RpY2Fs
PjxmdWxsLXRpdGxlPk1vbCBTeXN0IEJpb2w8L2Z1bGwtdGl0bGU+PC9wZXJpb2RpY2FsPjxwYWdl
cz40NjwvcGFnZXM+PHZvbHVtZT4yPC92b2x1bWU+PGVkaXRpb24+MjAwNi8wOS8xNDwvZWRpdGlv
bj48a2V5d29yZHM+PGtleXdvcmQ+Q29tcHV0YXRpb25hbCBCaW9sb2d5L21ldGhvZHM8L2tleXdv
cmQ+PGtleXdvcmQ+R2VuZSBFeHByZXNzaW9uIFJlZ3VsYXRpb248L2tleXdvcmQ+PGtleXdvcmQ+
SHVtYW5zPC9rZXl3b3JkPjxrZXl3b3JkPk1pY3JvUk5Bcy9nZW5ldGljcy9tZXRhYm9saXNtLypw
aHlzaW9sb2d5PC9rZXl3b3JkPjxrZXl3b3JkPk1vZGVscywgQmlvbG9naWNhbDwva2V5d29yZD48
a2V5d29yZD5STkEsIE1lc3Nlbmdlci9nZW5ldGljcy9tZXRhYm9saXNtPC9rZXl3b3JkPjxrZXl3
b3JkPlNpZ25hbCBUcmFuc2R1Y3Rpb24vKnBoeXNpb2xvZ3k8L2tleXdvcmQ+PC9rZXl3b3Jkcz48
ZGF0ZXM+PHllYXI+MjAwNjwveWVhcj48L2RhdGVzPjxpc2JuPjE3NDQtNDI5MiAoRWxlY3Ryb25p
Yyk8L2lzYm4+PGFjY2Vzc2lvbi1udW0+MTY5NjkzMzg8L2FjY2Vzc2lvbi1udW0+PHVybHM+PHJl
bGF0ZWQtdXJscz48dXJsPmh0dHA6Ly93d3cubmNiaS5ubG0ubmloLmdvdi9lbnRyZXovcXVlcnku
ZmNnaT9jbWQ9UmV0cmlldmUmYW1wO2RiPVB1Yk1lZCZhbXA7ZG9wdD1DaXRhdGlvbiZhbXA7bGlz
dF91aWRzPTE2OTY5MzM4PC91cmw+PC9yZWxhdGVkLXVybHM+PC91cmxzPjxjdXN0b20yPjE2ODE1
MTk8L2N1c3RvbTI+PGVsZWN0cm9uaWMtcmVzb3VyY2UtbnVtPm1zYjQxMDAwODkgW3BpaV0mI3hE
OzEwLjEwMzgvbXNiNDEwMDA4OTwvZWxlY3Ryb25pYy1yZXNvdXJjZS1udW0+PGxhbmd1YWdlPmVu
ZzwvbGFuZ3VhZ2U+PC9yZWNvcmQ+PC9DaXRlPjwvRW5kTm90ZT4A
</w:fldData>
        </w:fldChar>
      </w:r>
      <w:r w:rsidR="0091761D">
        <w:instrText xml:space="preserve"> ADDIN EN.CITE.DATA </w:instrText>
      </w:r>
      <w:r w:rsidR="004D3D18">
        <w:fldChar w:fldCharType="end"/>
      </w:r>
      <w:r w:rsidR="004D3D18">
        <w:fldChar w:fldCharType="separate"/>
      </w:r>
      <w:r w:rsidR="0091761D">
        <w:rPr>
          <w:noProof/>
        </w:rPr>
        <w:t>[7-8]</w:t>
      </w:r>
      <w:r w:rsidR="004D3D18">
        <w:fldChar w:fldCharType="end"/>
      </w:r>
      <w:r>
        <w:rPr>
          <w:rFonts w:hint="eastAsia"/>
        </w:rPr>
        <w:t>. However, h</w:t>
      </w:r>
      <w:r>
        <w:t xml:space="preserve">ow miRNAs interplay </w:t>
      </w:r>
      <w:r>
        <w:rPr>
          <w:rFonts w:hint="eastAsia"/>
        </w:rPr>
        <w:t xml:space="preserve">and coordinate </w:t>
      </w:r>
      <w:r>
        <w:t xml:space="preserve">with </w:t>
      </w:r>
      <w:r>
        <w:rPr>
          <w:rFonts w:hint="eastAsia"/>
        </w:rPr>
        <w:t>TF</w:t>
      </w:r>
      <w:r>
        <w:t xml:space="preserve">s </w:t>
      </w:r>
      <w:r>
        <w:rPr>
          <w:rFonts w:hint="eastAsia"/>
        </w:rPr>
        <w:t>i</w:t>
      </w:r>
      <w:r>
        <w:t xml:space="preserve">n </w:t>
      </w:r>
      <w:r>
        <w:rPr>
          <w:rFonts w:hint="eastAsia"/>
        </w:rPr>
        <w:t xml:space="preserve">the </w:t>
      </w:r>
      <w:r>
        <w:t>regulat</w:t>
      </w:r>
      <w:r>
        <w:rPr>
          <w:rFonts w:hint="eastAsia"/>
        </w:rPr>
        <w:t xml:space="preserve">ory network still remains unclear. </w:t>
      </w:r>
      <w:r>
        <w:t xml:space="preserve">Since </w:t>
      </w:r>
      <w:r>
        <w:rPr>
          <w:rFonts w:hint="eastAsia"/>
        </w:rPr>
        <w:t>combinatorial interactions</w:t>
      </w:r>
      <w:r>
        <w:t xml:space="preserve"> between miRNAs</w:t>
      </w:r>
      <w:r>
        <w:rPr>
          <w:rFonts w:hint="eastAsia"/>
        </w:rPr>
        <w:t xml:space="preserve"> </w:t>
      </w:r>
      <w:r>
        <w:t xml:space="preserve">and </w:t>
      </w:r>
      <w:r>
        <w:rPr>
          <w:rFonts w:hint="eastAsia"/>
        </w:rPr>
        <w:t>TF</w:t>
      </w:r>
      <w:r>
        <w:t xml:space="preserve">s </w:t>
      </w:r>
      <w:r>
        <w:rPr>
          <w:rFonts w:hint="eastAsia"/>
        </w:rPr>
        <w:t>are</w:t>
      </w:r>
      <w:r>
        <w:t xml:space="preserve"> complicated and </w:t>
      </w:r>
      <w:r w:rsidR="0091761D">
        <w:t xml:space="preserve">thus </w:t>
      </w:r>
      <w:r>
        <w:t xml:space="preserve">hard to </w:t>
      </w:r>
      <w:r>
        <w:rPr>
          <w:rFonts w:hint="eastAsia"/>
        </w:rPr>
        <w:t xml:space="preserve">be validated by high-throughput experiments, computational </w:t>
      </w:r>
      <w:r>
        <w:t xml:space="preserve">modelling may provide </w:t>
      </w:r>
      <w:r w:rsidR="0091761D">
        <w:t xml:space="preserve">a </w:t>
      </w:r>
      <w:r>
        <w:rPr>
          <w:rFonts w:hint="eastAsia"/>
        </w:rPr>
        <w:t xml:space="preserve">better </w:t>
      </w:r>
      <w:r>
        <w:t xml:space="preserve">clue to understand such complex </w:t>
      </w:r>
      <w:r>
        <w:rPr>
          <w:rFonts w:hint="eastAsia"/>
        </w:rPr>
        <w:t>relationships.</w:t>
      </w:r>
    </w:p>
    <w:p w:rsidR="0070590A" w:rsidRDefault="0070590A" w:rsidP="0070590A">
      <w:pPr>
        <w:ind w:firstLine="480"/>
        <w:jc w:val="both"/>
      </w:pPr>
      <w:r>
        <w:rPr>
          <w:rFonts w:hint="eastAsia"/>
        </w:rPr>
        <w:t xml:space="preserve">Currently, to uncover the </w:t>
      </w:r>
      <w:r w:rsidR="00D81E8E">
        <w:rPr>
          <w:rFonts w:hint="eastAsia"/>
        </w:rPr>
        <w:t>coregulation</w:t>
      </w:r>
      <w:r>
        <w:rPr>
          <w:rFonts w:hint="eastAsia"/>
        </w:rPr>
        <w:t xml:space="preserve"> interactions between miRNAs and TFs, researchers have to overcome two challenges. One is the incomplete knowledge of regulatory targets. Because </w:t>
      </w:r>
      <w:r>
        <w:t xml:space="preserve">the available experimentally verified </w:t>
      </w:r>
      <w:r>
        <w:rPr>
          <w:rFonts w:hint="eastAsia"/>
        </w:rPr>
        <w:t>targets of miRNAs and TF</w:t>
      </w:r>
      <w:r>
        <w:t>s</w:t>
      </w:r>
      <w:r>
        <w:rPr>
          <w:rFonts w:hint="eastAsia"/>
        </w:rPr>
        <w:t xml:space="preserve"> are </w:t>
      </w:r>
      <w:r>
        <w:t>far from complete</w:t>
      </w:r>
      <w:r>
        <w:rPr>
          <w:rFonts w:hint="eastAsia"/>
        </w:rPr>
        <w:t xml:space="preserve">, the regulatory target datasets </w:t>
      </w:r>
      <w:r>
        <w:t>for global analysis</w:t>
      </w:r>
      <w:r>
        <w:rPr>
          <w:rFonts w:hint="eastAsia"/>
        </w:rPr>
        <w:t xml:space="preserve"> were mainly from </w:t>
      </w:r>
      <w:r>
        <w:rPr>
          <w:rFonts w:hint="eastAsia"/>
        </w:rPr>
        <w:lastRenderedPageBreak/>
        <w:t xml:space="preserve">computational prediction. The other challenge is about how to integrate transcriptional and post-transcriptional layers to discover highly confident </w:t>
      </w:r>
      <w:r w:rsidR="00D81E8E">
        <w:rPr>
          <w:rFonts w:hint="eastAsia"/>
        </w:rPr>
        <w:t>coregulation</w:t>
      </w:r>
      <w:r>
        <w:rPr>
          <w:rFonts w:hint="eastAsia"/>
        </w:rPr>
        <w:t xml:space="preserve"> relationships. To solve these problems, previous studies have developed a bottom-up</w:t>
      </w:r>
      <w:r>
        <w:t xml:space="preserve"> strateg</w:t>
      </w:r>
      <w:r>
        <w:rPr>
          <w:rFonts w:hint="eastAsia"/>
        </w:rPr>
        <w:t xml:space="preserve">y; that is, they </w:t>
      </w:r>
      <w:r>
        <w:t>inferred</w:t>
      </w:r>
      <w:r>
        <w:rPr>
          <w:rFonts w:hint="eastAsia"/>
        </w:rPr>
        <w:t xml:space="preserve"> the coordination between two upstream regulators from their downstream share</w:t>
      </w:r>
      <w:r w:rsidR="0091761D">
        <w:t>d</w:t>
      </w:r>
      <w:r>
        <w:rPr>
          <w:rFonts w:hint="eastAsia"/>
        </w:rPr>
        <w:t xml:space="preserve"> targets </w:t>
      </w:r>
      <w:r w:rsidR="004D3D18">
        <w:fldChar w:fldCharType="begin">
          <w:fldData xml:space="preserve">PEVuZE5vdGU+PENpdGU+PEF1dGhvcj5TaGFsZ2k8L0F1dGhvcj48WWVhcj4yMDA3PC9ZZWFyPjxS
ZWNOdW0+OTwvUmVjTnVtPjxyZWNvcmQ+PHJlYy1udW1iZXI+OTwvcmVjLW51bWJlcj48Zm9yZWln
bi1rZXlzPjxrZXkgYXBwPSJFTiIgZGItaWQ9Inhyc2FyMDlmbXA5ZXZyZXZ3ZDZ4c3gyMTB4OXdm
ZXJ2ZXZ0eCI+OTwva2V5PjwvZm9yZWlnbi1rZXlzPjxyZWYtdHlwZSBuYW1lPSJKb3VybmFsIEFy
dGljbGUiPjE3PC9yZWYtdHlwZT48Y29udHJpYnV0b3JzPjxhdXRob3JzPjxhdXRob3I+U2hhbGdp
LCBSLjwvYXV0aG9yPjxhdXRob3I+TGllYmVyLCBELjwvYXV0aG9yPjxhdXRob3I+T3JlbiwgTS48
L2F1dGhvcj48YXV0aG9yPlBpbHBlbCwgWS48L2F1dGhvcj48L2F1dGhvcnM+PC9jb250cmlidXRv
cnM+PGF1dGgtYWRkcmVzcz5EZXBhcnRtZW50IG9mIE1vbGVjdWxhciBHZW5ldGljcywgV2Vpem1h
bm4gSW5zdGl0dXRlIG9mIFNjaWVuY2UsIFJlaG92b3QsIElzcmFlbC48L2F1dGgtYWRkcmVzcz48
dGl0bGVzPjx0aXRsZT5HbG9iYWwgYW5kIGxvY2FsIGFyY2hpdGVjdHVyZSBvZiB0aGUgbWFtbWFs
aWFuIG1pY3JvUk5BLXRyYW5zY3JpcHRpb24gZmFjdG9yIHJlZ3VsYXRvcnkgbmV0d29yazwvdGl0
bGU+PHNlY29uZGFyeS10aXRsZT5QTG9TIENvbXB1dCBCaW9sPC9zZWNvbmRhcnktdGl0bGU+PC90
aXRsZXM+PHBlcmlvZGljYWw+PGZ1bGwtdGl0bGU+UExvUyBDb21wdXQgQmlvbDwvZnVsbC10aXRs
ZT48L3BlcmlvZGljYWw+PHBhZ2VzPmUxMzE8L3BhZ2VzPjx2b2x1bWU+Mzwvdm9sdW1lPjxudW1i
ZXI+NzwvbnVtYmVyPjxlZGl0aW9uPjIwMDcvMDcvMTc8L2VkaXRpb24+PGtleXdvcmRzPjxrZXl3
b3JkPkFsZ29yaXRobXM8L2tleXdvcmQ+PGtleXdvcmQ+QW5pbWFsczwva2V5d29yZD48a2V5d29y
ZD5CYXNlIFNlcXVlbmNlPC9rZXl3b3JkPjxrZXl3b3JkPkJpbmRpbmcgU2l0ZXM8L2tleXdvcmQ+
PGtleXdvcmQ+Q29uc2VydmVkIFNlcXVlbmNlPC9rZXl3b3JkPjxrZXl3b3JkPkZlZWRiYWNrLCBC
aW9jaGVtaWNhbDwva2V5d29yZD48a2V5d29yZD5HZW5lIEV4cHJlc3Npb24vcGh5c2lvbG9neTwv
a2V5d29yZD48a2V5d29yZD5HZW5lIEV4cHJlc3Npb24gUHJvZmlsaW5nPC9rZXl3b3JkPjxrZXl3
b3JkPkdlbmUgRXhwcmVzc2lvbiBSZWd1bGF0aW9uL2dlbmV0aWNzPC9rZXl3b3JkPjxrZXl3b3Jk
PipHZW5lIFJlZ3VsYXRvcnkgTmV0d29ya3M8L2tleXdvcmQ+PGtleXdvcmQ+R2VuZXMsIFJlZ3Vs
YXRvci9nZW5ldGljczwva2V5d29yZD48a2V5d29yZD5IdW1hbnM8L2tleXdvcmQ+PGtleXdvcmQ+
TWFtbWFscy9nZW5ldGljczwva2V5d29yZD48a2V5d29yZD5NaWNyb1JOQXMvKmFuYWx5c2lzL21l
dGFib2xpc208L2tleXdvcmQ+PGtleXdvcmQ+UHJvbW90ZXIgUmVnaW9ucyAoR2VuZXRpY3MpPC9r
ZXl3b3JkPjxrZXl3b3JkPlNpZ25hbCBUcmFuc2R1Y3Rpb24vZ2VuZXRpY3M8L2tleXdvcmQ+PGtl
eXdvcmQ+VHJhbnNjcmlwdGlvbiBGYWN0b3JzLyphbmFseXNpcy9tZXRhYm9saXNtPC9rZXl3b3Jk
Pjwva2V5d29yZHM+PGRhdGVzPjx5ZWFyPjIwMDc8L3llYXI+PHB1Yi1kYXRlcz48ZGF0ZT5KdWw8
L2RhdGU+PC9wdWItZGF0ZXM+PC9kYXRlcz48aXNibj4xNTUzLTczNTggKEVsZWN0cm9uaWMpPC9p
c2JuPjxhY2Nlc3Npb24tbnVtPjE3NjMwODI2PC9hY2Nlc3Npb24tbnVtPjx1cmxzPjxyZWxhdGVk
LXVybHM+PHVybD5odHRwOi8vd3d3Lm5jYmkubmxtLm5paC5nb3YvZW50cmV6L3F1ZXJ5LmZjZ2k/
Y21kPVJldHJpZXZlJmFtcDtkYj1QdWJNZWQmYW1wO2RvcHQ9Q2l0YXRpb24mYW1wO2xpc3RfdWlk
cz0xNzYzMDgyNjwvdXJsPjwvcmVsYXRlZC11cmxzPjwvdXJscz48Y3VzdG9tMj4xOTE0MzcxPC9j
dXN0b20yPjxlbGVjdHJvbmljLXJlc291cmNlLW51bT4wNi1QTENCLVJBLTA1NDMgW3BpaV0mI3hE
OzEwLjEzNzEvam91cm5hbC5wY2JpLjAwMzAxMzE8L2VsZWN0cm9uaWMtcmVzb3VyY2UtbnVtPjxs
YW5ndWFnZT5lbmc8L2xhbmd1YWdlPjwvcmVjb3JkPjwvQ2l0ZT48Q2l0ZT48QXV0aG9yPlpob3U8
L0F1dGhvcj48WWVhcj4yMDA3PC9ZZWFyPjxSZWNOdW0+MjcxPC9SZWNOdW0+PHJlY29yZD48cmVj
LW51bWJlcj4yNzE8L3JlYy1udW1iZXI+PGZvcmVpZ24ta2V5cz48a2V5IGFwcD0iRU4iIGRiLWlk
PSJ4cnNhcjA5Zm1wOWV2cmV2d2Q2eHN4MjEweDl3ZmVydmV2dHgiPjI3MTwva2V5PjwvZm9yZWln
bi1rZXlzPjxyZWYtdHlwZSBuYW1lPSJKb3VybmFsIEFydGljbGUiPjE3PC9yZWYtdHlwZT48Y29u
dHJpYnV0b3JzPjxhdXRob3JzPjxhdXRob3I+WmhvdSwgWS48L2F1dGhvcj48YXV0aG9yPkZlcmd1
c29uLCBKLjwvYXV0aG9yPjxhdXRob3I+Q2hhbmcsIEouIFQuPC9hdXRob3I+PGF1dGhvcj5LbHVn
ZXIsIFkuPC9hdXRob3I+PC9hdXRob3JzPjwvY29udHJpYnV0b3JzPjxhdXRoLWFkZHJlc3M+RGVw
YXJ0bWVudCBvZiBDZWxsIEJpb2xvZ3ksIE5ldyBZb3JrIFVuaXZlcnNpdHkgU2Nob29sIG9mIE1l
ZGljaW5lLCBOZXcgWW9yaywgTmV3IFlvcmsgMTAwMTYsIFVTQS4geXpob3VAc2F0dXJuLm1lZC5u
eXUuZWR1PC9hdXRoLWFkZHJlc3M+PHRpdGxlcz48dGl0bGU+SW50ZXItIGFuZCBpbnRyYS1jb21i
aW5hdG9yaWFsIHJlZ3VsYXRpb24gYnkgdHJhbnNjcmlwdGlvbiBmYWN0b3JzIGFuZCBtaWNyb1JO
QXM8L3RpdGxlPjxzZWNvbmRhcnktdGl0bGU+Qk1DIEdlbm9taWNzPC9zZWNvbmRhcnktdGl0bGU+
PC90aXRsZXM+PHBlcmlvZGljYWw+PGZ1bGwtdGl0bGU+Qk1DIEdlbm9taWNzPC9mdWxsLXRpdGxl
PjwvcGVyaW9kaWNhbD48cGFnZXM+Mzk2PC9wYWdlcz48dm9sdW1lPjg8L3ZvbHVtZT48ZWRpdGlv
bj4yMDA3LzExLzAxPC9lZGl0aW9uPjxrZXl3b3Jkcz48a2V5d29yZD5BbmltYWxzPC9rZXl3b3Jk
PjxrZXl3b3JkPkJheWVzIFRoZW9yZW08L2tleXdvcmQ+PGtleXdvcmQ+RG9nczwva2V5d29yZD48
a2V5d29yZD5HZW5lIEV4cHJlc3Npb24gUmVndWxhdGlvbi8qcGh5c2lvbG9neTwva2V5d29yZD48
a2V5d29yZD5HZW5lIFJlZ3VsYXRvcnkgTmV0d29ya3MvKnBoeXNpb2xvZ3k8L2tleXdvcmQ+PGtl
eXdvcmQ+SHVtYW5zPC9rZXl3b3JkPjxrZXl3b3JkPk1pY2U8L2tleXdvcmQ+PGtleXdvcmQ+TWlj
cm9STkFzLypwaHlzaW9sb2d5PC9rZXl3b3JkPjxrZXl3b3JkPk1vZGVscywgQmlvbG9naWNhbDwv
a2V5d29yZD48a2V5d29yZD5QYW4gdHJvZ2xvZHl0ZXM8L2tleXdvcmQ+PGtleXdvcmQ+UmF0czwv
a2V5d29yZD48a2V5d29yZD5UcmFuc2NyaXB0aW9uIEZhY3RvcnMvKnBoeXNpb2xvZ3k8L2tleXdv
cmQ+PC9rZXl3b3Jkcz48ZGF0ZXM+PHllYXI+MjAwNzwveWVhcj48L2RhdGVzPjxpc2JuPjE0NzEt
MjE2NCAoRWxlY3Ryb25pYyk8L2lzYm4+PGFjY2Vzc2lvbi1udW0+MTc5NzEyMjM8L2FjY2Vzc2lv
bi1udW0+PHVybHM+PHJlbGF0ZWQtdXJscz48dXJsPmh0dHA6Ly93d3cubmNiaS5ubG0ubmloLmdv
di9lbnRyZXovcXVlcnkuZmNnaT9jbWQ9UmV0cmlldmUmYW1wO2RiPVB1Yk1lZCZhbXA7ZG9wdD1D
aXRhdGlvbiZhbXA7bGlzdF91aWRzPTE3OTcxMjIzPC91cmw+PC9yZWxhdGVkLXVybHM+PC91cmxz
PjxjdXN0b20yPjIyMDYwNDA8L2N1c3RvbTI+PGVsZWN0cm9uaWMtcmVzb3VyY2UtbnVtPjE0NzEt
MjE2NC04LTM5NiBbcGlpXSYjeEQ7MTAuMTE4Ni8xNDcxLTIxNjQtOC0zOTY8L2VsZWN0cm9uaWMt
cmVzb3VyY2UtbnVtPjxsYW5ndWFnZT5lbmc8L2xhbmd1YWdlPjwvcmVjb3JkPjwvQ2l0ZT48L0Vu
ZE5vdGU+
</w:fldData>
        </w:fldChar>
      </w:r>
      <w:r>
        <w:instrText xml:space="preserve"> ADDIN EN.CITE </w:instrText>
      </w:r>
      <w:r w:rsidR="004D3D18">
        <w:fldChar w:fldCharType="begin">
          <w:fldData xml:space="preserve">PEVuZE5vdGU+PENpdGU+PEF1dGhvcj5TaGFsZ2k8L0F1dGhvcj48WWVhcj4yMDA3PC9ZZWFyPjxS
ZWNOdW0+OTwvUmVjTnVtPjxyZWNvcmQ+PHJlYy1udW1iZXI+OTwvcmVjLW51bWJlcj48Zm9yZWln
bi1rZXlzPjxrZXkgYXBwPSJFTiIgZGItaWQ9Inhyc2FyMDlmbXA5ZXZyZXZ3ZDZ4c3gyMTB4OXdm
ZXJ2ZXZ0eCI+OTwva2V5PjwvZm9yZWlnbi1rZXlzPjxyZWYtdHlwZSBuYW1lPSJKb3VybmFsIEFy
dGljbGUiPjE3PC9yZWYtdHlwZT48Y29udHJpYnV0b3JzPjxhdXRob3JzPjxhdXRob3I+U2hhbGdp
LCBSLjwvYXV0aG9yPjxhdXRob3I+TGllYmVyLCBELjwvYXV0aG9yPjxhdXRob3I+T3JlbiwgTS48
L2F1dGhvcj48YXV0aG9yPlBpbHBlbCwgWS48L2F1dGhvcj48L2F1dGhvcnM+PC9jb250cmlidXRv
cnM+PGF1dGgtYWRkcmVzcz5EZXBhcnRtZW50IG9mIE1vbGVjdWxhciBHZW5ldGljcywgV2Vpem1h
bm4gSW5zdGl0dXRlIG9mIFNjaWVuY2UsIFJlaG92b3QsIElzcmFlbC48L2F1dGgtYWRkcmVzcz48
dGl0bGVzPjx0aXRsZT5HbG9iYWwgYW5kIGxvY2FsIGFyY2hpdGVjdHVyZSBvZiB0aGUgbWFtbWFs
aWFuIG1pY3JvUk5BLXRyYW5zY3JpcHRpb24gZmFjdG9yIHJlZ3VsYXRvcnkgbmV0d29yazwvdGl0
bGU+PHNlY29uZGFyeS10aXRsZT5QTG9TIENvbXB1dCBCaW9sPC9zZWNvbmRhcnktdGl0bGU+PC90
aXRsZXM+PHBlcmlvZGljYWw+PGZ1bGwtdGl0bGU+UExvUyBDb21wdXQgQmlvbDwvZnVsbC10aXRs
ZT48L3BlcmlvZGljYWw+PHBhZ2VzPmUxMzE8L3BhZ2VzPjx2b2x1bWU+Mzwvdm9sdW1lPjxudW1i
ZXI+NzwvbnVtYmVyPjxlZGl0aW9uPjIwMDcvMDcvMTc8L2VkaXRpb24+PGtleXdvcmRzPjxrZXl3
b3JkPkFsZ29yaXRobXM8L2tleXdvcmQ+PGtleXdvcmQ+QW5pbWFsczwva2V5d29yZD48a2V5d29y
ZD5CYXNlIFNlcXVlbmNlPC9rZXl3b3JkPjxrZXl3b3JkPkJpbmRpbmcgU2l0ZXM8L2tleXdvcmQ+
PGtleXdvcmQ+Q29uc2VydmVkIFNlcXVlbmNlPC9rZXl3b3JkPjxrZXl3b3JkPkZlZWRiYWNrLCBC
aW9jaGVtaWNhbDwva2V5d29yZD48a2V5d29yZD5HZW5lIEV4cHJlc3Npb24vcGh5c2lvbG9neTwv
a2V5d29yZD48a2V5d29yZD5HZW5lIEV4cHJlc3Npb24gUHJvZmlsaW5nPC9rZXl3b3JkPjxrZXl3
b3JkPkdlbmUgRXhwcmVzc2lvbiBSZWd1bGF0aW9uL2dlbmV0aWNzPC9rZXl3b3JkPjxrZXl3b3Jk
PipHZW5lIFJlZ3VsYXRvcnkgTmV0d29ya3M8L2tleXdvcmQ+PGtleXdvcmQ+R2VuZXMsIFJlZ3Vs
YXRvci9nZW5ldGljczwva2V5d29yZD48a2V5d29yZD5IdW1hbnM8L2tleXdvcmQ+PGtleXdvcmQ+
TWFtbWFscy9nZW5ldGljczwva2V5d29yZD48a2V5d29yZD5NaWNyb1JOQXMvKmFuYWx5c2lzL21l
dGFib2xpc208L2tleXdvcmQ+PGtleXdvcmQ+UHJvbW90ZXIgUmVnaW9ucyAoR2VuZXRpY3MpPC9r
ZXl3b3JkPjxrZXl3b3JkPlNpZ25hbCBUcmFuc2R1Y3Rpb24vZ2VuZXRpY3M8L2tleXdvcmQ+PGtl
eXdvcmQ+VHJhbnNjcmlwdGlvbiBGYWN0b3JzLyphbmFseXNpcy9tZXRhYm9saXNtPC9rZXl3b3Jk
Pjwva2V5d29yZHM+PGRhdGVzPjx5ZWFyPjIwMDc8L3llYXI+PHB1Yi1kYXRlcz48ZGF0ZT5KdWw8
L2RhdGU+PC9wdWItZGF0ZXM+PC9kYXRlcz48aXNibj4xNTUzLTczNTggKEVsZWN0cm9uaWMpPC9p
c2JuPjxhY2Nlc3Npb24tbnVtPjE3NjMwODI2PC9hY2Nlc3Npb24tbnVtPjx1cmxzPjxyZWxhdGVk
LXVybHM+PHVybD5odHRwOi8vd3d3Lm5jYmkubmxtLm5paC5nb3YvZW50cmV6L3F1ZXJ5LmZjZ2k/
Y21kPVJldHJpZXZlJmFtcDtkYj1QdWJNZWQmYW1wO2RvcHQ9Q2l0YXRpb24mYW1wO2xpc3RfdWlk
cz0xNzYzMDgyNjwvdXJsPjwvcmVsYXRlZC11cmxzPjwvdXJscz48Y3VzdG9tMj4xOTE0MzcxPC9j
dXN0b20yPjxlbGVjdHJvbmljLXJlc291cmNlLW51bT4wNi1QTENCLVJBLTA1NDMgW3BpaV0mI3hE
OzEwLjEzNzEvam91cm5hbC5wY2JpLjAwMzAxMzE8L2VsZWN0cm9uaWMtcmVzb3VyY2UtbnVtPjxs
YW5ndWFnZT5lbmc8L2xhbmd1YWdlPjwvcmVjb3JkPjwvQ2l0ZT48Q2l0ZT48QXV0aG9yPlpob3U8
L0F1dGhvcj48WWVhcj4yMDA3PC9ZZWFyPjxSZWNOdW0+MjcxPC9SZWNOdW0+PHJlY29yZD48cmVj
LW51bWJlcj4yNzE8L3JlYy1udW1iZXI+PGZvcmVpZ24ta2V5cz48a2V5IGFwcD0iRU4iIGRiLWlk
PSJ4cnNhcjA5Zm1wOWV2cmV2d2Q2eHN4MjEweDl3ZmVydmV2dHgiPjI3MTwva2V5PjwvZm9yZWln
bi1rZXlzPjxyZWYtdHlwZSBuYW1lPSJKb3VybmFsIEFydGljbGUiPjE3PC9yZWYtdHlwZT48Y29u
dHJpYnV0b3JzPjxhdXRob3JzPjxhdXRob3I+WmhvdSwgWS48L2F1dGhvcj48YXV0aG9yPkZlcmd1
c29uLCBKLjwvYXV0aG9yPjxhdXRob3I+Q2hhbmcsIEouIFQuPC9hdXRob3I+PGF1dGhvcj5LbHVn
ZXIsIFkuPC9hdXRob3I+PC9hdXRob3JzPjwvY29udHJpYnV0b3JzPjxhdXRoLWFkZHJlc3M+RGVw
YXJ0bWVudCBvZiBDZWxsIEJpb2xvZ3ksIE5ldyBZb3JrIFVuaXZlcnNpdHkgU2Nob29sIG9mIE1l
ZGljaW5lLCBOZXcgWW9yaywgTmV3IFlvcmsgMTAwMTYsIFVTQS4geXpob3VAc2F0dXJuLm1lZC5u
eXUuZWR1PC9hdXRoLWFkZHJlc3M+PHRpdGxlcz48dGl0bGU+SW50ZXItIGFuZCBpbnRyYS1jb21i
aW5hdG9yaWFsIHJlZ3VsYXRpb24gYnkgdHJhbnNjcmlwdGlvbiBmYWN0b3JzIGFuZCBtaWNyb1JO
QXM8L3RpdGxlPjxzZWNvbmRhcnktdGl0bGU+Qk1DIEdlbm9taWNzPC9zZWNvbmRhcnktdGl0bGU+
PC90aXRsZXM+PHBlcmlvZGljYWw+PGZ1bGwtdGl0bGU+Qk1DIEdlbm9taWNzPC9mdWxsLXRpdGxl
PjwvcGVyaW9kaWNhbD48cGFnZXM+Mzk2PC9wYWdlcz48dm9sdW1lPjg8L3ZvbHVtZT48ZWRpdGlv
bj4yMDA3LzExLzAxPC9lZGl0aW9uPjxrZXl3b3Jkcz48a2V5d29yZD5BbmltYWxzPC9rZXl3b3Jk
PjxrZXl3b3JkPkJheWVzIFRoZW9yZW08L2tleXdvcmQ+PGtleXdvcmQ+RG9nczwva2V5d29yZD48
a2V5d29yZD5HZW5lIEV4cHJlc3Npb24gUmVndWxhdGlvbi8qcGh5c2lvbG9neTwva2V5d29yZD48
a2V5d29yZD5HZW5lIFJlZ3VsYXRvcnkgTmV0d29ya3MvKnBoeXNpb2xvZ3k8L2tleXdvcmQ+PGtl
eXdvcmQ+SHVtYW5zPC9rZXl3b3JkPjxrZXl3b3JkPk1pY2U8L2tleXdvcmQ+PGtleXdvcmQ+TWlj
cm9STkFzLypwaHlzaW9sb2d5PC9rZXl3b3JkPjxrZXl3b3JkPk1vZGVscywgQmlvbG9naWNhbDwv
a2V5d29yZD48a2V5d29yZD5QYW4gdHJvZ2xvZHl0ZXM8L2tleXdvcmQ+PGtleXdvcmQ+UmF0czwv
a2V5d29yZD48a2V5d29yZD5UcmFuc2NyaXB0aW9uIEZhY3RvcnMvKnBoeXNpb2xvZ3k8L2tleXdv
cmQ+PC9rZXl3b3Jkcz48ZGF0ZXM+PHllYXI+MjAwNzwveWVhcj48L2RhdGVzPjxpc2JuPjE0NzEt
MjE2NCAoRWxlY3Ryb25pYyk8L2lzYm4+PGFjY2Vzc2lvbi1udW0+MTc5NzEyMjM8L2FjY2Vzc2lv
bi1udW0+PHVybHM+PHJlbGF0ZWQtdXJscz48dXJsPmh0dHA6Ly93d3cubmNiaS5ubG0ubmloLmdv
di9lbnRyZXovcXVlcnkuZmNnaT9jbWQ9UmV0cmlldmUmYW1wO2RiPVB1Yk1lZCZhbXA7ZG9wdD1D
aXRhdGlvbiZhbXA7bGlzdF91aWRzPTE3OTcxMjIzPC91cmw+PC9yZWxhdGVkLXVybHM+PC91cmxz
PjxjdXN0b20yPjIyMDYwNDA8L2N1c3RvbTI+PGVsZWN0cm9uaWMtcmVzb3VyY2UtbnVtPjE0NzEt
MjE2NC04LTM5NiBbcGlpXSYjeEQ7MTAuMTE4Ni8xNDcxLTIxNjQtOC0zOTY8L2VsZWN0cm9uaWMt
cmVzb3VyY2UtbnVtPjxsYW5ndWFnZT5lbmc8L2xhbmd1YWdlPjwvcmVjb3JkPjwvQ2l0ZT48L0Vu
ZE5vdGU+
</w:fldData>
        </w:fldChar>
      </w:r>
      <w:r>
        <w:instrText xml:space="preserve"> ADDIN EN.CITE.DATA </w:instrText>
      </w:r>
      <w:r w:rsidR="004D3D18">
        <w:fldChar w:fldCharType="end"/>
      </w:r>
      <w:r w:rsidR="004D3D18">
        <w:fldChar w:fldCharType="separate"/>
      </w:r>
      <w:r>
        <w:rPr>
          <w:noProof/>
        </w:rPr>
        <w:t>[</w:t>
      </w:r>
      <w:r w:rsidR="004D3D18">
        <w:fldChar w:fldCharType="end"/>
      </w:r>
      <w:r w:rsidR="00CB40DB">
        <w:t>9-10]</w:t>
      </w:r>
      <w:r>
        <w:rPr>
          <w:rFonts w:hint="eastAsia"/>
        </w:rPr>
        <w:t xml:space="preserve">. These inferences were basically based on different </w:t>
      </w:r>
      <w:r>
        <w:t>probabilistic</w:t>
      </w:r>
      <w:r>
        <w:rPr>
          <w:rFonts w:hint="eastAsia"/>
        </w:rPr>
        <w:t xml:space="preserve"> models and statistical tests to measure </w:t>
      </w:r>
      <w:r w:rsidRPr="006E0F3A">
        <w:t xml:space="preserve">the significance </w:t>
      </w:r>
      <w:r>
        <w:rPr>
          <w:rFonts w:hint="eastAsia"/>
        </w:rPr>
        <w:t xml:space="preserve">of shared </w:t>
      </w:r>
      <w:r w:rsidRPr="006E0F3A">
        <w:t xml:space="preserve">targets </w:t>
      </w:r>
      <w:r>
        <w:rPr>
          <w:rFonts w:hint="eastAsia"/>
        </w:rPr>
        <w:t>between</w:t>
      </w:r>
      <w:r w:rsidRPr="006E0F3A">
        <w:t xml:space="preserve"> </w:t>
      </w:r>
      <w:r>
        <w:rPr>
          <w:rFonts w:hint="eastAsia"/>
        </w:rPr>
        <w:t>regulators</w:t>
      </w:r>
      <w:r w:rsidRPr="006E0F3A">
        <w:t>.</w:t>
      </w:r>
      <w:r>
        <w:rPr>
          <w:rFonts w:hint="eastAsia"/>
        </w:rPr>
        <w:t xml:space="preserve"> </w:t>
      </w:r>
      <w:r w:rsidR="0091761D">
        <w:t>Indeed, t</w:t>
      </w:r>
      <w:r>
        <w:rPr>
          <w:rFonts w:hint="eastAsia"/>
        </w:rPr>
        <w:t>he method</w:t>
      </w:r>
      <w:r w:rsidR="0091761D">
        <w:t>s</w:t>
      </w:r>
      <w:r>
        <w:rPr>
          <w:rFonts w:hint="eastAsia"/>
        </w:rPr>
        <w:t xml:space="preserve"> successfully eliminated those insignificant </w:t>
      </w:r>
      <w:r w:rsidR="00D81E8E">
        <w:rPr>
          <w:rFonts w:hint="eastAsia"/>
        </w:rPr>
        <w:t>coregulation</w:t>
      </w:r>
      <w:r>
        <w:rPr>
          <w:rFonts w:hint="eastAsia"/>
        </w:rPr>
        <w:t xml:space="preserve"> interactions </w:t>
      </w:r>
      <w:r>
        <w:t>occurred</w:t>
      </w:r>
      <w:r>
        <w:rPr>
          <w:rFonts w:hint="eastAsia"/>
        </w:rPr>
        <w:t xml:space="preserve"> merely by chance</w:t>
      </w:r>
      <w:r w:rsidR="0091761D">
        <w:t>;</w:t>
      </w:r>
      <w:r>
        <w:rPr>
          <w:rFonts w:hint="eastAsia"/>
        </w:rPr>
        <w:t xml:space="preserve"> </w:t>
      </w:r>
      <w:r w:rsidR="0091761D">
        <w:t>h</w:t>
      </w:r>
      <w:r>
        <w:rPr>
          <w:rFonts w:hint="eastAsia"/>
        </w:rPr>
        <w:t>owever, the biological meanings were ignored in the integration of transcriptional and post-transcriptional regulation interactions.</w:t>
      </w:r>
    </w:p>
    <w:p w:rsidR="0070590A" w:rsidRDefault="0070590A" w:rsidP="0070590A">
      <w:pPr>
        <w:jc w:val="both"/>
        <w:rPr>
          <w:lang w:eastAsia="zh-TW"/>
        </w:rPr>
      </w:pPr>
      <w:r>
        <w:rPr>
          <w:rFonts w:hint="eastAsia"/>
          <w:lang w:eastAsia="zh-TW"/>
        </w:rPr>
        <w:tab/>
      </w:r>
      <w:r>
        <w:rPr>
          <w:rFonts w:hint="eastAsia"/>
        </w:rPr>
        <w:t xml:space="preserve">Here we proposed a novel </w:t>
      </w:r>
      <w:r w:rsidR="0091761D">
        <w:t>framework</w:t>
      </w:r>
      <w:r>
        <w:rPr>
          <w:rFonts w:hint="eastAsia"/>
        </w:rPr>
        <w:t xml:space="preserve"> utilizing functional annotation information to identify significant </w:t>
      </w:r>
      <w:r w:rsidR="00D81E8E">
        <w:rPr>
          <w:rFonts w:hint="eastAsia"/>
        </w:rPr>
        <w:t>coregulation</w:t>
      </w:r>
      <w:r>
        <w:rPr>
          <w:rFonts w:hint="eastAsia"/>
        </w:rPr>
        <w:t xml:space="preserve"> between </w:t>
      </w:r>
      <w:r>
        <w:t>transcriptional</w:t>
      </w:r>
      <w:r>
        <w:rPr>
          <w:rFonts w:hint="eastAsia"/>
        </w:rPr>
        <w:t xml:space="preserve"> and post-transcriptional layers. Based on this model, function-enriched </w:t>
      </w:r>
      <w:r w:rsidR="00D81E8E">
        <w:rPr>
          <w:rFonts w:hint="eastAsia"/>
        </w:rPr>
        <w:t>coregulation</w:t>
      </w:r>
      <w:r>
        <w:rPr>
          <w:rFonts w:hint="eastAsia"/>
        </w:rPr>
        <w:t xml:space="preserve"> pairs were discovered, and the regulators were </w:t>
      </w:r>
      <w:r w:rsidRPr="00320958">
        <w:t>subsequently</w:t>
      </w:r>
      <w:r>
        <w:rPr>
          <w:rFonts w:hint="eastAsia"/>
        </w:rPr>
        <w:t xml:space="preserve"> linked by enriched functions. With these functional linkages, we further constructed functional </w:t>
      </w:r>
      <w:r w:rsidR="00D81E8E">
        <w:rPr>
          <w:rFonts w:hint="eastAsia"/>
        </w:rPr>
        <w:t>coregulation</w:t>
      </w:r>
      <w:r>
        <w:rPr>
          <w:rFonts w:hint="eastAsia"/>
        </w:rPr>
        <w:t xml:space="preserve"> networks between regulators </w:t>
      </w:r>
      <w:r>
        <w:t>and</w:t>
      </w:r>
      <w:r>
        <w:rPr>
          <w:rFonts w:hint="eastAsia"/>
        </w:rPr>
        <w:t xml:space="preserve"> investigated their characteristics. Next, we searched for the </w:t>
      </w:r>
      <w:r>
        <w:t>network</w:t>
      </w:r>
      <w:r>
        <w:rPr>
          <w:rFonts w:hint="eastAsia"/>
        </w:rPr>
        <w:t xml:space="preserve"> motifs consisting of those function-enriched </w:t>
      </w:r>
      <w:r w:rsidR="00D81E8E">
        <w:rPr>
          <w:rFonts w:hint="eastAsia"/>
        </w:rPr>
        <w:t>coregulation</w:t>
      </w:r>
      <w:r>
        <w:rPr>
          <w:rFonts w:hint="eastAsia"/>
        </w:rPr>
        <w:t xml:space="preserve"> pairs, and </w:t>
      </w:r>
      <w:r>
        <w:t>found</w:t>
      </w:r>
      <w:r>
        <w:rPr>
          <w:rFonts w:hint="eastAsia"/>
        </w:rPr>
        <w:t xml:space="preserve"> that an </w:t>
      </w:r>
      <w:r>
        <w:t>abundance</w:t>
      </w:r>
      <w:r>
        <w:rPr>
          <w:rFonts w:hint="eastAsia"/>
        </w:rPr>
        <w:t xml:space="preserve"> of pairs were closely connected in </w:t>
      </w:r>
      <w:r>
        <w:t>their</w:t>
      </w:r>
      <w:r>
        <w:rPr>
          <w:rFonts w:hint="eastAsia"/>
        </w:rPr>
        <w:t xml:space="preserve"> upstream. Finally, the expression patterns of function-enriched </w:t>
      </w:r>
      <w:r w:rsidR="00D81E8E">
        <w:rPr>
          <w:rFonts w:hint="eastAsia"/>
        </w:rPr>
        <w:t>coregulation</w:t>
      </w:r>
      <w:r>
        <w:rPr>
          <w:rFonts w:hint="eastAsia"/>
        </w:rPr>
        <w:t xml:space="preserve"> pairs were </w:t>
      </w:r>
      <w:r w:rsidR="0091761D">
        <w:t>analyzed</w:t>
      </w:r>
      <w:r>
        <w:rPr>
          <w:rFonts w:hint="eastAsia"/>
        </w:rPr>
        <w:t xml:space="preserve">. Different </w:t>
      </w:r>
      <w:r w:rsidR="00D81E8E">
        <w:rPr>
          <w:rFonts w:hint="eastAsia"/>
        </w:rPr>
        <w:t>coregulation</w:t>
      </w:r>
      <w:r>
        <w:rPr>
          <w:rFonts w:hint="eastAsia"/>
        </w:rPr>
        <w:t xml:space="preserve"> types showed distinct expression correlation trends. More importantly, we found that the disruption of </w:t>
      </w:r>
      <w:r w:rsidR="00D81E8E">
        <w:rPr>
          <w:rFonts w:hint="eastAsia"/>
        </w:rPr>
        <w:t>coregulation</w:t>
      </w:r>
      <w:r>
        <w:rPr>
          <w:rFonts w:hint="eastAsia"/>
        </w:rPr>
        <w:t xml:space="preserve"> may be closely related to cancers.</w:t>
      </w:r>
    </w:p>
    <w:p w:rsidR="0043646E" w:rsidRDefault="00940F85">
      <w:pPr>
        <w:pStyle w:val="1"/>
        <w:rPr>
          <w:lang w:eastAsia="zh-TW"/>
        </w:rPr>
      </w:pPr>
      <w:r>
        <w:t>Methods</w:t>
      </w:r>
    </w:p>
    <w:p w:rsidR="004D3D18" w:rsidRDefault="007554E8">
      <w:pPr>
        <w:pStyle w:val="2"/>
        <w:spacing w:line="360" w:lineRule="auto"/>
        <w:rPr>
          <w:sz w:val="24"/>
        </w:rPr>
      </w:pPr>
      <w:bookmarkStart w:id="0" w:name="_Toc235710433"/>
      <w:r w:rsidRPr="007554E8">
        <w:rPr>
          <w:sz w:val="24"/>
        </w:rPr>
        <w:t>Regulation relationships</w:t>
      </w:r>
      <w:bookmarkEnd w:id="0"/>
    </w:p>
    <w:p w:rsidR="0043646E" w:rsidRDefault="006D4FF8" w:rsidP="006D4FF8">
      <w:pPr>
        <w:jc w:val="both"/>
        <w:rPr>
          <w:lang w:eastAsia="zh-TW"/>
        </w:rPr>
      </w:pPr>
      <w:r>
        <w:t>The transcriptional</w:t>
      </w:r>
      <w:r>
        <w:rPr>
          <w:rFonts w:hint="eastAsia"/>
        </w:rPr>
        <w:t xml:space="preserve"> </w:t>
      </w:r>
      <w:r>
        <w:t>regulat</w:t>
      </w:r>
      <w:r>
        <w:rPr>
          <w:rFonts w:hint="eastAsia"/>
        </w:rPr>
        <w:t>ion</w:t>
      </w:r>
      <w:r>
        <w:t xml:space="preserve"> relationships between human transcription factors and </w:t>
      </w:r>
      <w:r>
        <w:rPr>
          <w:rFonts w:hint="eastAsia"/>
        </w:rPr>
        <w:t xml:space="preserve">their </w:t>
      </w:r>
      <w:r>
        <w:t xml:space="preserve">target genes </w:t>
      </w:r>
      <w:r>
        <w:rPr>
          <w:rFonts w:hint="eastAsia"/>
        </w:rPr>
        <w:t>were</w:t>
      </w:r>
      <w:r>
        <w:t xml:space="preserve"> collected from TRED</w:t>
      </w:r>
      <w:r>
        <w:rPr>
          <w:rFonts w:hint="eastAsia"/>
        </w:rPr>
        <w:t xml:space="preserve"> </w:t>
      </w:r>
      <w:r w:rsidR="004D3D18">
        <w:fldChar w:fldCharType="begin"/>
      </w:r>
      <w:r>
        <w:instrText xml:space="preserve"> ADDIN EN.CITE &lt;EndNote&gt;&lt;Cite&gt;&lt;Author&gt;Jiang&lt;/Author&gt;&lt;Year&gt;2007&lt;/Year&gt;&lt;RecNum&gt;603&lt;/RecNum&gt;&lt;record&gt;&lt;rec-number&gt;603&lt;/rec-number&gt;&lt;foreign-keys&gt;&lt;key app="EN" db-id="xrsar09fmp9evrevwd6xsx210x9wfervevtx"&gt;603&lt;/key&gt;&lt;/foreign-keys&gt;&lt;ref-type name="Journal Article"&gt;17&lt;/ref-type&gt;&lt;contributors&gt;&lt;authors&gt;&lt;author&gt;Jiang, C.&lt;/author&gt;&lt;author&gt;Xuan, Z.&lt;/author&gt;&lt;author&gt;Zhao, F.&lt;/author&gt;&lt;author&gt;Zhang, M. Q.&lt;/author&gt;&lt;/authors&gt;&lt;/contributors&gt;&lt;auth-address&gt;Cold Spring Harbor Laboratory, 1 Bungtown Road, Cold Spring, Harbor NY 11724, USA.&lt;/auth-address&gt;&lt;titles&gt;&lt;title&gt;TRED: a transcriptional regulatory element database, new entries and other development&lt;/title&gt;&lt;secondary-title&gt;Nucleic Acids Res&lt;/secondary-title&gt;&lt;/titles&gt;&lt;periodical&gt;&lt;full-title&gt;Nucleic Acids Res&lt;/full-title&gt;&lt;/periodical&gt;&lt;pages&gt;D137-40&lt;/pages&gt;&lt;volume&gt;35&lt;/volume&gt;&lt;number&gt;Database issue&lt;/number&gt;&lt;edition&gt;2007/01/05&lt;/edition&gt;&lt;keywords&gt;&lt;keyword&gt;Animals&lt;/keyword&gt;&lt;keyword&gt;Binding Sites&lt;/keyword&gt;&lt;keyword&gt;*Databases, Nucleic Acid&lt;/keyword&gt;&lt;keyword&gt;Gene Regulatory Networks&lt;/keyword&gt;&lt;keyword&gt;Genes, Neoplasm&lt;/keyword&gt;&lt;keyword&gt;Genomics&lt;/keyword&gt;&lt;keyword&gt;Humans&lt;/keyword&gt;&lt;keyword&gt;Internet&lt;/keyword&gt;&lt;keyword&gt;Mice&lt;/keyword&gt;&lt;keyword&gt;*Promoter Regions, Genetic&lt;/keyword&gt;&lt;keyword&gt;Rats&lt;/keyword&gt;&lt;keyword&gt;Transcription Factors/*metabolism&lt;/keyword&gt;&lt;keyword&gt;User-Computer Interface&lt;/keyword&gt;&lt;/keywords&gt;&lt;dates&gt;&lt;year&gt;2007&lt;/year&gt;&lt;pub-dates&gt;&lt;date&gt;Jan&lt;/date&gt;&lt;/pub-dates&gt;&lt;/dates&gt;&lt;isbn&gt;1362-4962 (Electronic)&lt;/isbn&gt;&lt;accession-num&gt;17202159&lt;/accession-num&gt;&lt;urls&gt;&lt;related-urls&gt;&lt;url&gt;http://www.ncbi.nlm.nih.gov/entrez/query.fcgi?cmd=Retrieve&amp;amp;db=PubMed&amp;amp;dopt=Citation&amp;amp;list_uids=17202159&lt;/url&gt;&lt;/related-urls&gt;&lt;/urls&gt;&lt;custom2&gt;1899102&lt;/custom2&gt;&lt;electronic-resource-num&gt;35/suppl_1/D137 [pii]&amp;#xD;10.1093/nar/gkl1041&lt;/electronic-resource-num&gt;&lt;language&gt;eng&lt;/language&gt;&lt;/record&gt;&lt;/Cite&gt;&lt;/EndNote&gt;</w:instrText>
      </w:r>
      <w:r w:rsidR="004D3D18">
        <w:fldChar w:fldCharType="separate"/>
      </w:r>
      <w:r>
        <w:rPr>
          <w:noProof/>
        </w:rPr>
        <w:t>[1</w:t>
      </w:r>
      <w:r w:rsidR="00CB40DB">
        <w:rPr>
          <w:noProof/>
        </w:rPr>
        <w:t>1</w:t>
      </w:r>
      <w:r>
        <w:rPr>
          <w:noProof/>
        </w:rPr>
        <w:t>]</w:t>
      </w:r>
      <w:r w:rsidR="004D3D18">
        <w:fldChar w:fldCharType="end"/>
      </w:r>
      <w:r>
        <w:t>.</w:t>
      </w:r>
      <w:r>
        <w:rPr>
          <w:rFonts w:hint="eastAsia"/>
        </w:rPr>
        <w:t xml:space="preserve"> The database provides </w:t>
      </w:r>
      <w:r w:rsidRPr="00965F04">
        <w:t xml:space="preserve">genome wide promoter annotation </w:t>
      </w:r>
      <w:r>
        <w:rPr>
          <w:rFonts w:hint="eastAsia"/>
        </w:rPr>
        <w:t xml:space="preserve">and </w:t>
      </w:r>
      <w:r w:rsidRPr="00965F04">
        <w:t xml:space="preserve">transcription factor binding </w:t>
      </w:r>
      <w:r>
        <w:rPr>
          <w:rFonts w:hint="eastAsia"/>
        </w:rPr>
        <w:t>i</w:t>
      </w:r>
      <w:r w:rsidRPr="00965F04">
        <w:t>nformation</w:t>
      </w:r>
      <w:r>
        <w:rPr>
          <w:rFonts w:hint="eastAsia"/>
        </w:rPr>
        <w:t xml:space="preserve"> from </w:t>
      </w:r>
      <w:r w:rsidRPr="00663AD7">
        <w:t>computational prediction</w:t>
      </w:r>
      <w:r>
        <w:rPr>
          <w:rFonts w:hint="eastAsia"/>
        </w:rPr>
        <w:t xml:space="preserve"> </w:t>
      </w:r>
      <w:r w:rsidRPr="00663AD7">
        <w:t xml:space="preserve">and </w:t>
      </w:r>
      <w:r w:rsidRPr="00663AD7">
        <w:lastRenderedPageBreak/>
        <w:t>experimental evidence</w:t>
      </w:r>
      <w:r>
        <w:rPr>
          <w:rFonts w:hint="eastAsia"/>
        </w:rPr>
        <w:t xml:space="preserve">. A total of 133 </w:t>
      </w:r>
      <w:r>
        <w:t>TFs</w:t>
      </w:r>
      <w:r>
        <w:rPr>
          <w:rFonts w:hint="eastAsia"/>
        </w:rPr>
        <w:t xml:space="preserve"> </w:t>
      </w:r>
      <w:r>
        <w:t>and</w:t>
      </w:r>
      <w:r>
        <w:rPr>
          <w:rFonts w:hint="eastAsia"/>
        </w:rPr>
        <w:t xml:space="preserve"> 6,764 regulation relationships were collected and </w:t>
      </w:r>
      <w:r>
        <w:t>constitute</w:t>
      </w:r>
      <w:r>
        <w:rPr>
          <w:rFonts w:hint="eastAsia"/>
        </w:rPr>
        <w:t>d</w:t>
      </w:r>
      <w:r>
        <w:t xml:space="preserve"> the human transcriptional</w:t>
      </w:r>
      <w:r>
        <w:rPr>
          <w:rFonts w:hint="eastAsia"/>
        </w:rPr>
        <w:t xml:space="preserve"> regulation </w:t>
      </w:r>
      <w:r>
        <w:t>network for our analysis.</w:t>
      </w:r>
    </w:p>
    <w:p w:rsidR="0070590A" w:rsidRDefault="006A46DF" w:rsidP="006D4FF8">
      <w:pPr>
        <w:jc w:val="both"/>
        <w:rPr>
          <w:lang w:eastAsia="zh-TW"/>
        </w:rPr>
      </w:pPr>
      <w:r>
        <w:tab/>
      </w:r>
      <w:r w:rsidR="006D4FF8">
        <w:t>Since</w:t>
      </w:r>
      <w:r w:rsidR="006D4FF8">
        <w:rPr>
          <w:rFonts w:hint="eastAsia"/>
        </w:rPr>
        <w:t xml:space="preserve"> </w:t>
      </w:r>
      <w:r w:rsidR="006D4FF8">
        <w:t>the available experimentally verified human miRNA target</w:t>
      </w:r>
      <w:r w:rsidR="006D4FF8">
        <w:rPr>
          <w:rFonts w:hint="eastAsia"/>
        </w:rPr>
        <w:t>s</w:t>
      </w:r>
      <w:r w:rsidR="006D4FF8">
        <w:t xml:space="preserve"> are far from complete and </w:t>
      </w:r>
      <w:r w:rsidR="006D4FF8">
        <w:rPr>
          <w:rFonts w:hint="eastAsia"/>
        </w:rPr>
        <w:t xml:space="preserve">thus </w:t>
      </w:r>
      <w:r w:rsidR="006D4FF8">
        <w:t>not enough for global analysis, we use</w:t>
      </w:r>
      <w:r w:rsidR="006D4FF8">
        <w:rPr>
          <w:rFonts w:hint="eastAsia"/>
        </w:rPr>
        <w:t>d</w:t>
      </w:r>
      <w:r w:rsidR="006D4FF8">
        <w:t xml:space="preserve"> predicted miRNA targets </w:t>
      </w:r>
      <w:r w:rsidR="006D4FF8">
        <w:rPr>
          <w:rFonts w:hint="eastAsia"/>
        </w:rPr>
        <w:t xml:space="preserve">from the TargetScan database (release 4.2) </w:t>
      </w:r>
      <w:r w:rsidR="006D4FF8">
        <w:t>to perform the analysis</w:t>
      </w:r>
      <w:r w:rsidR="006D4FF8">
        <w:rPr>
          <w:rFonts w:hint="eastAsia"/>
        </w:rPr>
        <w:t xml:space="preserve"> </w:t>
      </w:r>
      <w:r w:rsidR="004D3D18">
        <w:fldChar w:fldCharType="begin"/>
      </w:r>
      <w:r w:rsidR="006D4FF8">
        <w:instrText xml:space="preserve"> ADDIN EN.CITE &lt;EndNote&gt;&lt;Cite&gt;&lt;Author&gt;Lewis&lt;/Author&gt;&lt;Year&gt;2005&lt;/Year&gt;&lt;RecNum&gt;606&lt;/RecNum&gt;&lt;record&gt;&lt;rec-number&gt;606&lt;/rec-number&gt;&lt;foreign-keys&gt;&lt;key app="EN" db-id="xrsar09fmp9evrevwd6xsx210x9wfervevtx"&gt;606&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titles&gt;&lt;periodical&gt;&lt;full-title&gt;Cell&lt;/full-title&gt;&lt;/periodical&gt;&lt;pages&gt;15-20&lt;/pages&gt;&lt;volume&gt;120&lt;/volume&gt;&lt;number&gt;1&lt;/number&gt;&lt;edition&gt;2005/01/18&lt;/edition&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lt;/isbn&gt;&lt;accession-num&gt;15652477&lt;/accession-num&gt;&lt;urls&gt;&lt;related-urls&gt;&lt;url&gt;http://www.ncbi.nlm.nih.gov/entrez/query.fcgi?cmd=Retrieve&amp;amp;db=PubMed&amp;amp;dopt=Citation&amp;amp;list_uids=15652477&lt;/url&gt;&lt;/related-urls&gt;&lt;/urls&gt;&lt;electronic-resource-num&gt;S0092867404012607 [pii]&amp;#xD;10.1016/j.cell.2004.12.035&lt;/electronic-resource-num&gt;&lt;language&gt;eng&lt;/language&gt;&lt;/record&gt;&lt;/Cite&gt;&lt;/EndNote&gt;</w:instrText>
      </w:r>
      <w:r w:rsidR="004D3D18">
        <w:fldChar w:fldCharType="separate"/>
      </w:r>
      <w:r w:rsidR="006D4FF8">
        <w:rPr>
          <w:noProof/>
        </w:rPr>
        <w:t>[</w:t>
      </w:r>
      <w:r w:rsidR="00CB40DB">
        <w:rPr>
          <w:noProof/>
        </w:rPr>
        <w:t>12</w:t>
      </w:r>
      <w:r w:rsidR="006D4FF8">
        <w:rPr>
          <w:noProof/>
        </w:rPr>
        <w:t>]</w:t>
      </w:r>
      <w:r w:rsidR="004D3D18">
        <w:fldChar w:fldCharType="end"/>
      </w:r>
      <w:r w:rsidR="006D4FF8">
        <w:t xml:space="preserve">. </w:t>
      </w:r>
      <w:r w:rsidR="006D4FF8">
        <w:rPr>
          <w:rFonts w:hint="eastAsia"/>
        </w:rPr>
        <w:t xml:space="preserve">In addition, different mature miRNAs may have identical seed regions and thereby target the same binding sites. To eliminate those </w:t>
      </w:r>
      <w:r w:rsidR="00D81E8E">
        <w:rPr>
          <w:rFonts w:hint="eastAsia"/>
        </w:rPr>
        <w:t>coregulation</w:t>
      </w:r>
      <w:r w:rsidR="006D4FF8">
        <w:rPr>
          <w:rFonts w:hint="eastAsia"/>
        </w:rPr>
        <w:t xml:space="preserve"> interactions among the miRNAs with identical seed regions, we grouped mature miRNAs into families based on the miRNA family </w:t>
      </w:r>
      <w:r w:rsidR="006D4FF8">
        <w:t>information</w:t>
      </w:r>
      <w:r w:rsidR="006D4FF8">
        <w:rPr>
          <w:rFonts w:hint="eastAsia"/>
        </w:rPr>
        <w:t xml:space="preserve"> from TargetScan. A total of 162 miRNA families and 7,521 target genes with 44,782 interactions were collected.</w:t>
      </w:r>
    </w:p>
    <w:p w:rsidR="0070590A" w:rsidRDefault="006A46DF" w:rsidP="006D4FF8">
      <w:pPr>
        <w:jc w:val="both"/>
        <w:rPr>
          <w:lang w:eastAsia="zh-TW"/>
        </w:rPr>
      </w:pPr>
      <w:r>
        <w:tab/>
      </w:r>
      <w:r w:rsidR="0091761D">
        <w:t xml:space="preserve">It is still difficult to predicted the promoter region of miRNA genes in the genome. </w:t>
      </w:r>
      <w:r w:rsidR="000673E2">
        <w:t>But it has been known that embedded</w:t>
      </w:r>
      <w:r w:rsidR="0091761D">
        <w:t xml:space="preserve"> </w:t>
      </w:r>
      <w:r w:rsidR="006D4FF8" w:rsidRPr="007714F1">
        <w:t>miRNAs frequently coexpress with their host genes</w:t>
      </w:r>
      <w:r w:rsidR="006D4FF8">
        <w:rPr>
          <w:rFonts w:hint="eastAsia"/>
        </w:rPr>
        <w:t xml:space="preserve"> </w:t>
      </w:r>
      <w:r w:rsidR="004D3D18">
        <w:fldChar w:fldCharType="begin">
          <w:fldData xml:space="preserve">PEVuZE5vdGU+PENpdGU+PEF1dGhvcj5CYXNrZXJ2aWxsZTwvQXV0aG9yPjxZZWFyPjIwMDU8L1ll
YXI+PFJlY051bT41NzM8L1JlY051bT48cmVjb3JkPjxyZWMtbnVtYmVyPjU3MzwvcmVjLW51bWJl
cj48Zm9yZWlnbi1rZXlzPjxrZXkgYXBwPSJFTiIgZGItaWQ9Inhyc2FyMDlmbXA5ZXZyZXZ3ZDZ4
c3gyMTB4OXdmZXJ2ZXZ0eCI+NTczPC9rZXk+PC9mb3JlaWduLWtleXM+PHJlZi10eXBlIG5hbWU9
IkpvdXJuYWwgQXJ0aWNsZSI+MTc8L3JlZi10eXBlPjxjb250cmlidXRvcnM+PGF1dGhvcnM+PGF1
dGhvcj5CYXNrZXJ2aWxsZSwgUy48L2F1dGhvcj48YXV0aG9yPkJhcnRlbCwgRC4gUC48L2F1dGhv
cj48L2F1dGhvcnM+PC9jb250cmlidXRvcnM+PGF1dGgtYWRkcmVzcz5XaGl0ZWhlYWQgSW5zdGl0
dXRlIGZvciBCaW9tZWRpY2FsIFJlc2VhcmNoLCBNYXNzYWNodXNldHRzIEluc3RpdHV0ZSBvZiBU
ZWNobm9sb2d5LCA5IENhbWJyaWRnZSBDZW50ZXIsIENhbWJyaWRnZSwgTUEgMDIxNDIsIFVTQS48
L2F1dGgtYWRkcmVzcz48dGl0bGVzPjx0aXRsZT5NaWNyb2FycmF5IHByb2ZpbGluZyBvZiBtaWNy
b1JOQXMgcmV2ZWFscyBmcmVxdWVudCBjb2V4cHJlc3Npb24gd2l0aCBuZWlnaGJvcmluZyBtaVJO
QXMgYW5kIGhvc3QgZ2VuZXM8L3RpdGxlPjxzZWNvbmRhcnktdGl0bGU+Uk5BPC9zZWNvbmRhcnkt
dGl0bGU+PC90aXRsZXM+PHBlcmlvZGljYWw+PGZ1bGwtdGl0bGU+Uk5BPC9mdWxsLXRpdGxlPjwv
cGVyaW9kaWNhbD48cGFnZXM+MjQxLTc8L3BhZ2VzPjx2b2x1bWU+MTE8L3ZvbHVtZT48bnVtYmVy
PjM8L251bWJlcj48ZWRpdGlvbj4yMDA1LzAyLzExPC9lZGl0aW9uPjxrZXl3b3Jkcz48a2V5d29y
ZD5CYXNlIFNlcXVlbmNlPC9rZXl3b3JkPjxrZXl3b3JkPkROQSBQcmltZXJzPC9rZXl3b3JkPjxr
ZXl3b3JkPipHZW5lIEV4cHJlc3Npb24gUHJvZmlsaW5nPC9rZXl3b3JkPjxrZXl3b3JkPkh1bWFu
czwva2V5d29yZD48a2V5d29yZD5JbnRyb25zPC9rZXl3b3JkPjxrZXl3b3JkPk1pY3JvUk5Bcy8q
Z2VuZXRpY3M8L2tleXdvcmQ+PGtleXdvcmQ+Kk1pY3JvYXJyYXkgQW5hbHlzaXM8L2tleXdvcmQ+
PGtleXdvcmQ+TnVjbGVpYyBBY2lkIEh5YnJpZGl6YXRpb248L2tleXdvcmQ+PC9rZXl3b3Jkcz48
ZGF0ZXM+PHllYXI+MjAwNTwveWVhcj48cHViLWRhdGVzPjxkYXRlPk1hcjwvZGF0ZT48L3B1Yi1k
YXRlcz48L2RhdGVzPjxpc2JuPjEzNTUtODM4MiAoUHJpbnQpPC9pc2JuPjxhY2Nlc3Npb24tbnVt
PjE1NzAxNzMwPC9hY2Nlc3Npb24tbnVtPjx1cmxzPjxyZWxhdGVkLXVybHM+PHVybD5odHRwOi8v
d3d3Lm5jYmkubmxtLm5paC5nb3YvZW50cmV6L3F1ZXJ5LmZjZ2k/Y21kPVJldHJpZXZlJmFtcDtk
Yj1QdWJNZWQmYW1wO2RvcHQ9Q2l0YXRpb24mYW1wO2xpc3RfdWlkcz0xNTcwMTczMDwvdXJsPjwv
cmVsYXRlZC11cmxzPjwvdXJscz48Y3VzdG9tMj4xMzcwNzEzPC9jdXN0b20yPjxlbGVjdHJvbmlj
LXJlc291cmNlLW51bT4xMS8zLzI0MSBbcGlpXSYjeEQ7MTAuMTI2MS9ybmEuNzI0MDkwNTwvZWxl
Y3Ryb25pYy1yZXNvdXJjZS1udW0+PGxhbmd1YWdlPmVuZzwvbGFuZ3VhZ2U+PC9yZWNvcmQ+PC9D
aXRlPjxDaXRlPjxBdXRob3I+S2ltPC9BdXRob3I+PFllYXI+MjAwNTwvWWVhcj48UmVjTnVtPjI3
MjwvUmVjTnVtPjxyZWNvcmQ+PHJlYy1udW1iZXI+MjcyPC9yZWMtbnVtYmVyPjxmb3JlaWduLWtl
eXM+PGtleSBhcHA9IkVOIiBkYi1pZD0ieHJzYXIwOWZtcDlldnJldndkNnhzeDIxMHg5d2ZlcnZl
dnR4Ij4yNzI8L2tleT48L2ZvcmVpZ24ta2V5cz48cmVmLXR5cGUgbmFtZT0iSm91cm5hbCBBcnRp
Y2xlIj4xNzwvcmVmLXR5cGU+PGNvbnRyaWJ1dG9ycz48YXV0aG9ycz48YXV0aG9yPktpbSwgVi4g
Ti48L2F1dGhvcj48L2F1dGhvcnM+PC9jb250cmlidXRvcnM+PGF1dGgtYWRkcmVzcz5EZXBhcnRt
ZW50IG9mIEJpb2xvZ2ljYWwgU2NpZW5jZXMgYW5kIEluc3RpdHV0ZSBvZiBNb2xlY3VsYXIgQmlv
bG9neSBhbmQgR2VuZXRpY3MsIFNlb3VsIE5hdGlvbmFsIFVuaXZlcnNpdHksIFNlb3VsLCAxNTEt
NzQyLCBLb3JlYS4gbmFycnlraW1Ac251LmFjLmtyPC9hdXRoLWFkZHJlc3M+PHRpdGxlcz48dGl0
bGU+TWljcm9STkEgYmlvZ2VuZXNpczogY29vcmRpbmF0ZWQgY3JvcHBpbmcgYW5kIGRpY2luZzwv
dGl0bGU+PHNlY29uZGFyeS10aXRsZT5OYXQgUmV2IE1vbCBDZWxsIEJpb2w8L3NlY29uZGFyeS10
aXRsZT48L3RpdGxlcz48cGVyaW9kaWNhbD48ZnVsbC10aXRsZT5OYXQgUmV2IE1vbCBDZWxsIEJp
b2w8L2Z1bGwtdGl0bGU+PC9wZXJpb2RpY2FsPjxwYWdlcz4zNzYtODU8L3BhZ2VzPjx2b2x1bWU+
Njwvdm9sdW1lPjxudW1iZXI+NTwvbnVtYmVyPjxlZGl0aW9uPjIwMDUvMDQvMjc8L2VkaXRpb24+
PGtleXdvcmRzPjxrZXl3b3JkPkFuaW1hbHM8L2tleXdvcmQ+PGtleXdvcmQ+R2VuZSBFeHByZXNz
aW9uIFJlZ3VsYXRpb248L2tleXdvcmQ+PGtleXdvcmQ+TWljcm9STkFzLypiaW9zeW50aGVzaXMv
KmdlbmV0aWNzL21ldGFib2xpc208L2tleXdvcmQ+PGtleXdvcmQ+UGxhbnRzL2dlbmV0aWNzL21l
dGFib2xpc208L2tleXdvcmQ+PGtleXdvcmQ+VHJhbnNjcmlwdGlvbiwgR2VuZXRpYzwva2V5d29y
ZD48L2tleXdvcmRzPjxkYXRlcz48eWVhcj4yMDA1PC95ZWFyPjxwdWItZGF0ZXM+PGRhdGU+TWF5
PC9kYXRlPjwvcHViLWRhdGVzPjwvZGF0ZXM+PGlzYm4+MTQ3MS0wMDcyIChQcmludCk8L2lzYm4+
PGFjY2Vzc2lvbi1udW0+MTU4NTIwNDI8L2FjY2Vzc2lvbi1udW0+PHVybHM+PHJlbGF0ZWQtdXJs
cz48dXJsPmh0dHA6Ly93d3cubmNiaS5ubG0ubmloLmdvdi9lbnRyZXovcXVlcnkuZmNnaT9jbWQ9
UmV0cmlldmUmYW1wO2RiPVB1Yk1lZCZhbXA7ZG9wdD1DaXRhdGlvbiZhbXA7bGlzdF91aWRzPTE1
ODUyMDQyPC91cmw+PC9yZWxhdGVkLXVybHM+PC91cmxzPjxlbGVjdHJvbmljLXJlc291cmNlLW51
bT5ucm0xNjQ0IFtwaWldJiN4RDsxMC4xMDM4L25ybTE2NDQ8L2VsZWN0cm9uaWMtcmVzb3VyY2Ut
bnVtPjxsYW5ndWFnZT5lbmc8L2xhbmd1YWdlPjwvcmVjb3JkPjwvQ2l0ZT48L0VuZE5vdGU+AG==
</w:fldData>
        </w:fldChar>
      </w:r>
      <w:r w:rsidR="006D4FF8">
        <w:instrText xml:space="preserve"> ADDIN EN.CITE </w:instrText>
      </w:r>
      <w:r w:rsidR="004D3D18">
        <w:fldChar w:fldCharType="begin">
          <w:fldData xml:space="preserve">PEVuZE5vdGU+PENpdGU+PEF1dGhvcj5CYXNrZXJ2aWxsZTwvQXV0aG9yPjxZZWFyPjIwMDU8L1ll
YXI+PFJlY051bT41NzM8L1JlY051bT48cmVjb3JkPjxyZWMtbnVtYmVyPjU3MzwvcmVjLW51bWJl
cj48Zm9yZWlnbi1rZXlzPjxrZXkgYXBwPSJFTiIgZGItaWQ9Inhyc2FyMDlmbXA5ZXZyZXZ3ZDZ4
c3gyMTB4OXdmZXJ2ZXZ0eCI+NTczPC9rZXk+PC9mb3JlaWduLWtleXM+PHJlZi10eXBlIG5hbWU9
IkpvdXJuYWwgQXJ0aWNsZSI+MTc8L3JlZi10eXBlPjxjb250cmlidXRvcnM+PGF1dGhvcnM+PGF1
dGhvcj5CYXNrZXJ2aWxsZSwgUy48L2F1dGhvcj48YXV0aG9yPkJhcnRlbCwgRC4gUC48L2F1dGhv
cj48L2F1dGhvcnM+PC9jb250cmlidXRvcnM+PGF1dGgtYWRkcmVzcz5XaGl0ZWhlYWQgSW5zdGl0
dXRlIGZvciBCaW9tZWRpY2FsIFJlc2VhcmNoLCBNYXNzYWNodXNldHRzIEluc3RpdHV0ZSBvZiBU
ZWNobm9sb2d5LCA5IENhbWJyaWRnZSBDZW50ZXIsIENhbWJyaWRnZSwgTUEgMDIxNDIsIFVTQS48
L2F1dGgtYWRkcmVzcz48dGl0bGVzPjx0aXRsZT5NaWNyb2FycmF5IHByb2ZpbGluZyBvZiBtaWNy
b1JOQXMgcmV2ZWFscyBmcmVxdWVudCBjb2V4cHJlc3Npb24gd2l0aCBuZWlnaGJvcmluZyBtaVJO
QXMgYW5kIGhvc3QgZ2VuZXM8L3RpdGxlPjxzZWNvbmRhcnktdGl0bGU+Uk5BPC9zZWNvbmRhcnkt
dGl0bGU+PC90aXRsZXM+PHBlcmlvZGljYWw+PGZ1bGwtdGl0bGU+Uk5BPC9mdWxsLXRpdGxlPjwv
cGVyaW9kaWNhbD48cGFnZXM+MjQxLTc8L3BhZ2VzPjx2b2x1bWU+MTE8L3ZvbHVtZT48bnVtYmVy
PjM8L251bWJlcj48ZWRpdGlvbj4yMDA1LzAyLzExPC9lZGl0aW9uPjxrZXl3b3Jkcz48a2V5d29y
ZD5CYXNlIFNlcXVlbmNlPC9rZXl3b3JkPjxrZXl3b3JkPkROQSBQcmltZXJzPC9rZXl3b3JkPjxr
ZXl3b3JkPipHZW5lIEV4cHJlc3Npb24gUHJvZmlsaW5nPC9rZXl3b3JkPjxrZXl3b3JkPkh1bWFu
czwva2V5d29yZD48a2V5d29yZD5JbnRyb25zPC9rZXl3b3JkPjxrZXl3b3JkPk1pY3JvUk5Bcy8q
Z2VuZXRpY3M8L2tleXdvcmQ+PGtleXdvcmQ+Kk1pY3JvYXJyYXkgQW5hbHlzaXM8L2tleXdvcmQ+
PGtleXdvcmQ+TnVjbGVpYyBBY2lkIEh5YnJpZGl6YXRpb248L2tleXdvcmQ+PC9rZXl3b3Jkcz48
ZGF0ZXM+PHllYXI+MjAwNTwveWVhcj48cHViLWRhdGVzPjxkYXRlPk1hcjwvZGF0ZT48L3B1Yi1k
YXRlcz48L2RhdGVzPjxpc2JuPjEzNTUtODM4MiAoUHJpbnQpPC9pc2JuPjxhY2Nlc3Npb24tbnVt
PjE1NzAxNzMwPC9hY2Nlc3Npb24tbnVtPjx1cmxzPjxyZWxhdGVkLXVybHM+PHVybD5odHRwOi8v
d3d3Lm5jYmkubmxtLm5paC5nb3YvZW50cmV6L3F1ZXJ5LmZjZ2k/Y21kPVJldHJpZXZlJmFtcDtk
Yj1QdWJNZWQmYW1wO2RvcHQ9Q2l0YXRpb24mYW1wO2xpc3RfdWlkcz0xNTcwMTczMDwvdXJsPjwv
cmVsYXRlZC11cmxzPjwvdXJscz48Y3VzdG9tMj4xMzcwNzEzPC9jdXN0b20yPjxlbGVjdHJvbmlj
LXJlc291cmNlLW51bT4xMS8zLzI0MSBbcGlpXSYjeEQ7MTAuMTI2MS9ybmEuNzI0MDkwNTwvZWxl
Y3Ryb25pYy1yZXNvdXJjZS1udW0+PGxhbmd1YWdlPmVuZzwvbGFuZ3VhZ2U+PC9yZWNvcmQ+PC9D
aXRlPjxDaXRlPjxBdXRob3I+S2ltPC9BdXRob3I+PFllYXI+MjAwNTwvWWVhcj48UmVjTnVtPjI3
MjwvUmVjTnVtPjxyZWNvcmQ+PHJlYy1udW1iZXI+MjcyPC9yZWMtbnVtYmVyPjxmb3JlaWduLWtl
eXM+PGtleSBhcHA9IkVOIiBkYi1pZD0ieHJzYXIwOWZtcDlldnJldndkNnhzeDIxMHg5d2ZlcnZl
dnR4Ij4yNzI8L2tleT48L2ZvcmVpZ24ta2V5cz48cmVmLXR5cGUgbmFtZT0iSm91cm5hbCBBcnRp
Y2xlIj4xNzwvcmVmLXR5cGU+PGNvbnRyaWJ1dG9ycz48YXV0aG9ycz48YXV0aG9yPktpbSwgVi4g
Ti48L2F1dGhvcj48L2F1dGhvcnM+PC9jb250cmlidXRvcnM+PGF1dGgtYWRkcmVzcz5EZXBhcnRt
ZW50IG9mIEJpb2xvZ2ljYWwgU2NpZW5jZXMgYW5kIEluc3RpdHV0ZSBvZiBNb2xlY3VsYXIgQmlv
bG9neSBhbmQgR2VuZXRpY3MsIFNlb3VsIE5hdGlvbmFsIFVuaXZlcnNpdHksIFNlb3VsLCAxNTEt
NzQyLCBLb3JlYS4gbmFycnlraW1Ac251LmFjLmtyPC9hdXRoLWFkZHJlc3M+PHRpdGxlcz48dGl0
bGU+TWljcm9STkEgYmlvZ2VuZXNpczogY29vcmRpbmF0ZWQgY3JvcHBpbmcgYW5kIGRpY2luZzwv
dGl0bGU+PHNlY29uZGFyeS10aXRsZT5OYXQgUmV2IE1vbCBDZWxsIEJpb2w8L3NlY29uZGFyeS10
aXRsZT48L3RpdGxlcz48cGVyaW9kaWNhbD48ZnVsbC10aXRsZT5OYXQgUmV2IE1vbCBDZWxsIEJp
b2w8L2Z1bGwtdGl0bGU+PC9wZXJpb2RpY2FsPjxwYWdlcz4zNzYtODU8L3BhZ2VzPjx2b2x1bWU+
Njwvdm9sdW1lPjxudW1iZXI+NTwvbnVtYmVyPjxlZGl0aW9uPjIwMDUvMDQvMjc8L2VkaXRpb24+
PGtleXdvcmRzPjxrZXl3b3JkPkFuaW1hbHM8L2tleXdvcmQ+PGtleXdvcmQ+R2VuZSBFeHByZXNz
aW9uIFJlZ3VsYXRpb248L2tleXdvcmQ+PGtleXdvcmQ+TWljcm9STkFzLypiaW9zeW50aGVzaXMv
KmdlbmV0aWNzL21ldGFib2xpc208L2tleXdvcmQ+PGtleXdvcmQ+UGxhbnRzL2dlbmV0aWNzL21l
dGFib2xpc208L2tleXdvcmQ+PGtleXdvcmQ+VHJhbnNjcmlwdGlvbiwgR2VuZXRpYzwva2V5d29y
ZD48L2tleXdvcmRzPjxkYXRlcz48eWVhcj4yMDA1PC95ZWFyPjxwdWItZGF0ZXM+PGRhdGU+TWF5
PC9kYXRlPjwvcHViLWRhdGVzPjwvZGF0ZXM+PGlzYm4+MTQ3MS0wMDcyIChQcmludCk8L2lzYm4+
PGFjY2Vzc2lvbi1udW0+MTU4NTIwNDI8L2FjY2Vzc2lvbi1udW0+PHVybHM+PHJlbGF0ZWQtdXJs
cz48dXJsPmh0dHA6Ly93d3cubmNiaS5ubG0ubmloLmdvdi9lbnRyZXovcXVlcnkuZmNnaT9jbWQ9
UmV0cmlldmUmYW1wO2RiPVB1Yk1lZCZhbXA7ZG9wdD1DaXRhdGlvbiZhbXA7bGlzdF91aWRzPTE1
ODUyMDQyPC91cmw+PC9yZWxhdGVkLXVybHM+PC91cmxzPjxlbGVjdHJvbmljLXJlc291cmNlLW51
bT5ucm0xNjQ0IFtwaWldJiN4RDsxMC4xMDM4L25ybTE2NDQ8L2VsZWN0cm9uaWMtcmVzb3VyY2Ut
bnVtPjxsYW5ndWFnZT5lbmc8L2xhbmd1YWdlPjwvcmVjb3JkPjwvQ2l0ZT48L0VuZE5vdGU+AG==
</w:fldData>
        </w:fldChar>
      </w:r>
      <w:r w:rsidR="006D4FF8">
        <w:instrText xml:space="preserve"> ADDIN EN.CITE.DATA </w:instrText>
      </w:r>
      <w:r w:rsidR="004D3D18">
        <w:fldChar w:fldCharType="end"/>
      </w:r>
      <w:r w:rsidR="004D3D18">
        <w:fldChar w:fldCharType="separate"/>
      </w:r>
      <w:r w:rsidR="006D4FF8">
        <w:rPr>
          <w:noProof/>
        </w:rPr>
        <w:t>[</w:t>
      </w:r>
      <w:r w:rsidR="00CB40DB">
        <w:rPr>
          <w:noProof/>
        </w:rPr>
        <w:t>13-14</w:t>
      </w:r>
      <w:r w:rsidR="006D4FF8">
        <w:rPr>
          <w:noProof/>
        </w:rPr>
        <w:t>]</w:t>
      </w:r>
      <w:r w:rsidR="004D3D18">
        <w:fldChar w:fldCharType="end"/>
      </w:r>
      <w:r w:rsidR="006D4FF8">
        <w:rPr>
          <w:rFonts w:hint="eastAsia"/>
        </w:rPr>
        <w:t xml:space="preserve">. </w:t>
      </w:r>
      <w:r w:rsidR="000673E2">
        <w:t>Therefore, w</w:t>
      </w:r>
      <w:r w:rsidR="006D4FF8">
        <w:rPr>
          <w:rFonts w:hint="eastAsia"/>
        </w:rPr>
        <w:t xml:space="preserve">e extracted miRNA host gene information from miRBase </w:t>
      </w:r>
      <w:r w:rsidR="004D3D18">
        <w:fldChar w:fldCharType="begin"/>
      </w:r>
      <w:r w:rsidR="006D4FF8">
        <w:instrText xml:space="preserve"> ADDIN EN.CITE &lt;EndNote&gt;&lt;Cite&gt;&lt;Author&gt;Griffiths-Jones&lt;/Author&gt;&lt;Year&gt;2008&lt;/Year&gt;&lt;RecNum&gt;15&lt;/RecNum&gt;&lt;record&gt;&lt;rec-number&gt;15&lt;/rec-number&gt;&lt;foreign-keys&gt;&lt;key app="EN" db-id="xrsar09fmp9evrevwd6xsx210x9wfervevtx"&gt;15&lt;/key&gt;&lt;/foreign-keys&gt;&lt;ref-type name="Journal Article"&gt;17&lt;/ref-type&gt;&lt;contributors&gt;&lt;authors&gt;&lt;author&gt;Griffiths-Jones, Sam&lt;/author&gt;&lt;author&gt;Saini, Harpreet Kaur&lt;/author&gt;&lt;author&gt;van Dongen, Stijn&lt;/author&gt;&lt;author&gt;Enright, Anton J.&lt;/author&gt;&lt;/authors&gt;&lt;/contributors&gt;&lt;titles&gt;&lt;title&gt;miRBase: tools for microRNA genomics&lt;/title&gt;&lt;secondary-title&gt;Nucl. Acids Res.&lt;/secondary-title&gt;&lt;/titles&gt;&lt;periodical&gt;&lt;full-title&gt;Nucl. Acids Res.&lt;/full-title&gt;&lt;/periodical&gt;&lt;pages&gt;D154-158&lt;/pages&gt;&lt;volume&gt;36&lt;/volume&gt;&lt;number&gt;suppl_1&lt;/number&gt;&lt;dates&gt;&lt;year&gt;2008&lt;/year&gt;&lt;pub-dates&gt;&lt;date&gt;January 11, 2008&lt;/date&gt;&lt;/pub-dates&gt;&lt;/dates&gt;&lt;urls&gt;&lt;related-urls&gt;&lt;url&gt;http://nar.oxfordjournals.org/cgi/content/abstract/36/suppl_1/D154&lt;/url&gt;&lt;/related-urls&gt;&lt;/urls&gt;&lt;electronic-resource-num&gt;10.1093/nar/gkm952&lt;/electronic-resource-num&gt;&lt;/record&gt;&lt;/Cite&gt;&lt;/EndNote&gt;</w:instrText>
      </w:r>
      <w:r w:rsidR="004D3D18">
        <w:fldChar w:fldCharType="separate"/>
      </w:r>
      <w:r w:rsidR="006D4FF8">
        <w:rPr>
          <w:noProof/>
        </w:rPr>
        <w:t>[</w:t>
      </w:r>
      <w:r w:rsidR="00CB40DB">
        <w:rPr>
          <w:noProof/>
        </w:rPr>
        <w:t>15</w:t>
      </w:r>
      <w:r w:rsidR="006D4FF8">
        <w:rPr>
          <w:noProof/>
        </w:rPr>
        <w:t>]</w:t>
      </w:r>
      <w:r w:rsidR="004D3D18">
        <w:fldChar w:fldCharType="end"/>
      </w:r>
      <w:r w:rsidR="006D4FF8">
        <w:rPr>
          <w:rFonts w:hint="eastAsia"/>
        </w:rPr>
        <w:t xml:space="preserve"> and integrated the embedded miRNAs biogenesis information into the established </w:t>
      </w:r>
      <w:r w:rsidR="006D4FF8">
        <w:t>transcriptional</w:t>
      </w:r>
      <w:r w:rsidR="006D4FF8">
        <w:rPr>
          <w:rFonts w:hint="eastAsia"/>
        </w:rPr>
        <w:t xml:space="preserve"> regulation network. A total of 310 premature miRNAs were found embedded </w:t>
      </w:r>
      <w:r w:rsidR="006D4FF8">
        <w:t>in</w:t>
      </w:r>
      <w:r w:rsidR="006D4FF8">
        <w:rPr>
          <w:rFonts w:hint="eastAsia"/>
        </w:rPr>
        <w:t xml:space="preserve"> 259 host genes. Most of them (93%) were resided in introns.</w:t>
      </w:r>
    </w:p>
    <w:p w:rsidR="004D3D18" w:rsidRDefault="007554E8">
      <w:pPr>
        <w:pStyle w:val="2"/>
        <w:spacing w:line="360" w:lineRule="auto"/>
        <w:rPr>
          <w:sz w:val="24"/>
        </w:rPr>
      </w:pPr>
      <w:bookmarkStart w:id="1" w:name="_Toc235710438"/>
      <w:r w:rsidRPr="007554E8">
        <w:rPr>
          <w:sz w:val="24"/>
        </w:rPr>
        <w:t>Identification of significant coregulation relationship</w:t>
      </w:r>
      <w:bookmarkEnd w:id="1"/>
      <w:r w:rsidRPr="007554E8">
        <w:rPr>
          <w:sz w:val="24"/>
        </w:rPr>
        <w:t>s</w:t>
      </w:r>
    </w:p>
    <w:p w:rsidR="00286AEE" w:rsidRDefault="008D3C9B" w:rsidP="00AE09D8">
      <w:pPr>
        <w:jc w:val="both"/>
      </w:pPr>
      <w:r>
        <w:t>C</w:t>
      </w:r>
      <w:r w:rsidR="00AE09D8">
        <w:t xml:space="preserve">ombing all the potential targets of miRNAs and </w:t>
      </w:r>
      <w:r w:rsidR="00AE09D8">
        <w:rPr>
          <w:rFonts w:hint="eastAsia"/>
        </w:rPr>
        <w:t>TF</w:t>
      </w:r>
      <w:r w:rsidR="00AE09D8">
        <w:t xml:space="preserve">s, </w:t>
      </w:r>
      <w:r w:rsidR="00AE09D8">
        <w:rPr>
          <w:rFonts w:hint="eastAsia"/>
        </w:rPr>
        <w:t>w</w:t>
      </w:r>
      <w:r w:rsidR="00AE09D8">
        <w:t>e</w:t>
      </w:r>
      <w:r w:rsidR="00AE09D8">
        <w:rPr>
          <w:rFonts w:hint="eastAsia"/>
        </w:rPr>
        <w:t xml:space="preserve"> </w:t>
      </w:r>
      <w:r>
        <w:t xml:space="preserve">firstly </w:t>
      </w:r>
      <w:r w:rsidR="00AE09D8">
        <w:rPr>
          <w:rFonts w:hint="eastAsia"/>
        </w:rPr>
        <w:t xml:space="preserve">constructed two adjacency matrixes describing the regulator-target interaction </w:t>
      </w:r>
      <w:r>
        <w:t>for</w:t>
      </w:r>
      <w:r w:rsidR="00AE09D8">
        <w:rPr>
          <w:rFonts w:hint="eastAsia"/>
        </w:rPr>
        <w:t xml:space="preserve"> TFs and miRNAs, respectively. Then the two matrixes were </w:t>
      </w:r>
      <w:r w:rsidR="00AE09D8">
        <w:t>combined</w:t>
      </w:r>
      <w:r w:rsidR="00AE09D8">
        <w:rPr>
          <w:rFonts w:hint="eastAsia"/>
        </w:rPr>
        <w:t xml:space="preserve"> into three cross-adjacency matrixes representing the shared targets of TF-TF, miRNA-miRNA, and TF-miRNA </w:t>
      </w:r>
      <w:r w:rsidR="00D81E8E">
        <w:rPr>
          <w:rFonts w:hint="eastAsia"/>
        </w:rPr>
        <w:t>coregulation</w:t>
      </w:r>
      <w:r w:rsidR="00AE09D8">
        <w:rPr>
          <w:rFonts w:hint="eastAsia"/>
        </w:rPr>
        <w:t xml:space="preserve"> pairs.</w:t>
      </w:r>
      <w:r w:rsidR="001243E9">
        <w:t xml:space="preserve"> An example of identification of TF-miRNA </w:t>
      </w:r>
      <w:r w:rsidR="00D81E8E">
        <w:t>coregulation</w:t>
      </w:r>
      <w:r w:rsidR="001243E9">
        <w:t xml:space="preserve"> pairs is shown in Figure 1.</w:t>
      </w:r>
    </w:p>
    <w:p w:rsidR="00AE09D8" w:rsidRDefault="00AE09D8" w:rsidP="00AE09D8">
      <w:pPr>
        <w:jc w:val="both"/>
      </w:pPr>
      <w:r>
        <w:tab/>
      </w:r>
      <w:r>
        <w:rPr>
          <w:rFonts w:hint="eastAsia"/>
        </w:rPr>
        <w:t xml:space="preserve">Secondly, for each group of shared targets, the distribution of </w:t>
      </w:r>
      <w:r w:rsidR="00CB40DB">
        <w:t>G</w:t>
      </w:r>
      <w:r w:rsidR="00CB40DB">
        <w:rPr>
          <w:rFonts w:hint="eastAsia"/>
        </w:rPr>
        <w:t xml:space="preserve">ene </w:t>
      </w:r>
      <w:r w:rsidR="00CB40DB">
        <w:t>O</w:t>
      </w:r>
      <w:r>
        <w:rPr>
          <w:rFonts w:hint="eastAsia"/>
        </w:rPr>
        <w:t xml:space="preserve">ntology </w:t>
      </w:r>
      <w:r w:rsidR="00CB40DB">
        <w:t xml:space="preserve">(GO) </w:t>
      </w:r>
      <w:r>
        <w:rPr>
          <w:rFonts w:hint="eastAsia"/>
        </w:rPr>
        <w:t xml:space="preserve">annotations </w:t>
      </w:r>
      <w:r w:rsidR="004D3D18">
        <w:fldChar w:fldCharType="begin">
          <w:fldData xml:space="preserve">PEVuZE5vdGU+PENpdGU+PEF1dGhvcj5Bc2hidXJuZXI8L0F1dGhvcj48WWVhcj4yMDAwPC9ZZWFy
PjxSZWNOdW0+NjA3PC9SZWNOdW0+PHJlY29yZD48cmVjLW51bWJlcj42MDc8L3JlYy1udW1iZXI+
PGZvcmVpZ24ta2V5cz48a2V5IGFwcD0iRU4iIGRiLWlkPSJ4cnNhcjA5Zm1wOWV2cmV2d2Q2eHN4
MjEweDl3ZmVydmV2dHgiPjYwNz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8L2lzYm4+PGFjY2Vzc2lvbi1udW0+MTA4MDI2NTE8L2FjY2Vzc2lvbi1udW0+PHVybHM+PHJl
bGF0ZWQtdXJscz48dXJsPmh0dHA6Ly93d3cubmNiaS5ubG0ubmloLmdvdi9lbnRyZXovcXVlcnku
ZmNnaT9jbWQ9UmV0cmlldmUmYW1wO2RiPVB1Yk1lZCZhbXA7ZG9wdD1DaXRhdGlvbiZhbXA7bGlz
dF91aWRzPTEwODAyNjUxPC91cmw+PC9yZWxhdGVkLXVybHM+PC91cmxzPjxlbGVjdHJvbmljLXJl
c291cmNlLW51bT4xMC4xMDM4Lzc1NTU2PC9lbGVjdHJvbmljLXJlc291cmNlLW51bT48bGFuZ3Vh
Z2U+ZW5nPC9sYW5ndWFnZT48L3JlY29yZD48L0NpdGU+PC9FbmROb3RlPn==
</w:fldData>
        </w:fldChar>
      </w:r>
      <w:r w:rsidR="006A46DF">
        <w:instrText xml:space="preserve"> ADDIN EN.CITE </w:instrText>
      </w:r>
      <w:r w:rsidR="004D3D18">
        <w:fldChar w:fldCharType="begin">
          <w:fldData xml:space="preserve">PEVuZE5vdGU+PENpdGU+PEF1dGhvcj5Bc2hidXJuZXI8L0F1dGhvcj48WWVhcj4yMDAwPC9ZZWFy
PjxSZWNOdW0+NjA3PC9SZWNOdW0+PHJlY29yZD48cmVjLW51bWJlcj42MDc8L3JlYy1udW1iZXI+
PGZvcmVpZ24ta2V5cz48a2V5IGFwcD0iRU4iIGRiLWlkPSJ4cnNhcjA5Zm1wOWV2cmV2d2Q2eHN4
MjEweDl3ZmVydmV2dHgiPjYwNz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8L2lzYm4+PGFjY2Vzc2lvbi1udW0+MTA4MDI2NTE8L2FjY2Vzc2lvbi1udW0+PHVybHM+PHJl
bGF0ZWQtdXJscz48dXJsPmh0dHA6Ly93d3cubmNiaS5ubG0ubmloLmdvdi9lbnRyZXovcXVlcnku
ZmNnaT9jbWQ9UmV0cmlldmUmYW1wO2RiPVB1Yk1lZCZhbXA7ZG9wdD1DaXRhdGlvbiZhbXA7bGlz
dF91aWRzPTEwODAyNjUxPC91cmw+PC9yZWxhdGVkLXVybHM+PC91cmxzPjxlbGVjdHJvbmljLXJl
c291cmNlLW51bT4xMC4xMDM4Lzc1NTU2PC9lbGVjdHJvbmljLXJlc291cmNlLW51bT48bGFuZ3Vh
Z2U+ZW5nPC9sYW5ndWFnZT48L3JlY29yZD48L0NpdGU+PC9FbmROb3RlPn==
</w:fldData>
        </w:fldChar>
      </w:r>
      <w:r w:rsidR="006A46DF">
        <w:instrText xml:space="preserve"> ADDIN EN.CITE.DATA </w:instrText>
      </w:r>
      <w:r w:rsidR="004D3D18">
        <w:fldChar w:fldCharType="end"/>
      </w:r>
      <w:r w:rsidR="004D3D18">
        <w:fldChar w:fldCharType="separate"/>
      </w:r>
      <w:r w:rsidR="006A46DF">
        <w:rPr>
          <w:noProof/>
        </w:rPr>
        <w:t>[16]</w:t>
      </w:r>
      <w:r w:rsidR="004D3D18">
        <w:fldChar w:fldCharType="end"/>
      </w:r>
      <w:r w:rsidR="006A46DF">
        <w:t xml:space="preserve"> </w:t>
      </w:r>
      <w:r>
        <w:rPr>
          <w:rFonts w:hint="eastAsia"/>
        </w:rPr>
        <w:t xml:space="preserve">at </w:t>
      </w:r>
      <w:r w:rsidR="000673E2">
        <w:t xml:space="preserve">the </w:t>
      </w:r>
      <w:r>
        <w:rPr>
          <w:rFonts w:hint="eastAsia"/>
        </w:rPr>
        <w:t xml:space="preserve">second level in the biological process namespace was calculated. We </w:t>
      </w:r>
      <w:r>
        <w:t>chose</w:t>
      </w:r>
      <w:r>
        <w:rPr>
          <w:rFonts w:hint="eastAsia"/>
        </w:rPr>
        <w:t xml:space="preserve"> the second level </w:t>
      </w:r>
      <w:r w:rsidR="00D4738E">
        <w:t>ontology</w:t>
      </w:r>
      <w:r>
        <w:rPr>
          <w:rFonts w:hint="eastAsia"/>
        </w:rPr>
        <w:t xml:space="preserve"> because most </w:t>
      </w:r>
      <w:r w:rsidR="009E62BB">
        <w:t xml:space="preserve">of the </w:t>
      </w:r>
      <w:r>
        <w:rPr>
          <w:rFonts w:hint="eastAsia"/>
        </w:rPr>
        <w:t xml:space="preserve">genes were </w:t>
      </w:r>
      <w:r w:rsidRPr="001833AC">
        <w:t>generally</w:t>
      </w:r>
      <w:r>
        <w:rPr>
          <w:rFonts w:hint="eastAsia"/>
        </w:rPr>
        <w:t xml:space="preserve"> well-annotated at </w:t>
      </w:r>
      <w:r>
        <w:rPr>
          <w:rFonts w:hint="eastAsia"/>
        </w:rPr>
        <w:lastRenderedPageBreak/>
        <w:t xml:space="preserve">this level and these annotations </w:t>
      </w:r>
      <w:r>
        <w:t>provided</w:t>
      </w:r>
      <w:r>
        <w:rPr>
          <w:rFonts w:hint="eastAsia"/>
        </w:rPr>
        <w:t xml:space="preserve"> a good balance between the sensitivity </w:t>
      </w:r>
      <w:r>
        <w:t>and</w:t>
      </w:r>
      <w:r>
        <w:rPr>
          <w:rFonts w:hint="eastAsia"/>
        </w:rPr>
        <w:t xml:space="preserve"> the specificity in the following functional enrichment test. </w:t>
      </w:r>
      <w:r w:rsidR="00D4738E">
        <w:t>T</w:t>
      </w:r>
      <w:r>
        <w:rPr>
          <w:rFonts w:hint="eastAsia"/>
        </w:rPr>
        <w:t xml:space="preserve">he distributions were considered as the functional profiles or fingerprints </w:t>
      </w:r>
      <w:r w:rsidR="00D4738E">
        <w:t>for these</w:t>
      </w:r>
      <w:r>
        <w:rPr>
          <w:rFonts w:hint="eastAsia"/>
        </w:rPr>
        <w:t xml:space="preserve"> </w:t>
      </w:r>
      <w:r w:rsidR="00D81E8E">
        <w:rPr>
          <w:rFonts w:hint="eastAsia"/>
        </w:rPr>
        <w:t>coregulation</w:t>
      </w:r>
      <w:r>
        <w:rPr>
          <w:rFonts w:hint="eastAsia"/>
        </w:rPr>
        <w:t xml:space="preserve"> pairs.</w:t>
      </w:r>
    </w:p>
    <w:p w:rsidR="00AE09D8" w:rsidRDefault="00AE09D8" w:rsidP="00AE09D8">
      <w:pPr>
        <w:jc w:val="both"/>
      </w:pPr>
      <w:r>
        <w:tab/>
      </w:r>
      <w:r w:rsidR="00D4738E">
        <w:t>Next, w</w:t>
      </w:r>
      <w:r>
        <w:rPr>
          <w:rFonts w:hint="eastAsia"/>
        </w:rPr>
        <w:t xml:space="preserve">e utilized a </w:t>
      </w:r>
      <w:r w:rsidR="008D3C9B">
        <w:t>randomization</w:t>
      </w:r>
      <w:r>
        <w:rPr>
          <w:rFonts w:hint="eastAsia"/>
        </w:rPr>
        <w:t xml:space="preserve"> method to perform a permutation test for functional enrichment. For each group of shared targets, we randomly selected a </w:t>
      </w:r>
      <w:r w:rsidR="00D4738E">
        <w:t>null</w:t>
      </w:r>
      <w:r>
        <w:rPr>
          <w:rFonts w:hint="eastAsia"/>
        </w:rPr>
        <w:t xml:space="preserve"> group of the same size from whole human genome</w:t>
      </w:r>
      <w:r w:rsidR="00D4738E">
        <w:t xml:space="preserve"> as background</w:t>
      </w:r>
      <w:r>
        <w:rPr>
          <w:rFonts w:hint="eastAsia"/>
        </w:rPr>
        <w:t xml:space="preserve">. After 10,000 iterations, the log-likelihood score under multivariate hypergeometric </w:t>
      </w:r>
      <w:r>
        <w:t>distribution</w:t>
      </w:r>
      <w:r>
        <w:rPr>
          <w:rFonts w:hint="eastAsia"/>
        </w:rPr>
        <w:t xml:space="preserve"> was measured to</w:t>
      </w:r>
      <w:r w:rsidRPr="00052BFE">
        <w:t xml:space="preserve"> quantify the significance</w:t>
      </w:r>
      <w:r>
        <w:rPr>
          <w:rFonts w:hint="eastAsia"/>
        </w:rPr>
        <w:t xml:space="preserve"> of functional enrichment. The correction for multiple comparisons </w:t>
      </w:r>
      <w:r w:rsidR="00A0522B">
        <w:t>was made under</w:t>
      </w:r>
      <w:r>
        <w:rPr>
          <w:rFonts w:hint="eastAsia"/>
        </w:rPr>
        <w:t xml:space="preserve"> 0.05 false discovery rate (FDR) </w:t>
      </w:r>
      <w:r w:rsidR="004D3D18">
        <w:fldChar w:fldCharType="begin"/>
      </w:r>
      <w:r>
        <w:instrText xml:space="preserve"> ADDIN EN.CITE &lt;EndNote&gt;&lt;Cite&gt;&lt;Author&gt;Benjamini&lt;/Author&gt;&lt;Year&gt;2001&lt;/Year&gt;&lt;RecNum&gt;159&lt;/RecNum&gt;&lt;record&gt;&lt;rec-number&gt;159&lt;/rec-number&gt;&lt;foreign-keys&gt;&lt;key app="EN" db-id="xrsar09fmp9evrevwd6xsx210x9wfervevtx"&gt;159&lt;/key&gt;&lt;/foreign-keys&gt;&lt;ref-type name="Journal Article"&gt;17&lt;/ref-type&gt;&lt;contributors&gt;&lt;authors&gt;&lt;author&gt;Benjamini, Y.&lt;/author&gt;&lt;author&gt;Drai, D.&lt;/author&gt;&lt;author&gt;Elmer, G.&lt;/author&gt;&lt;author&gt;Kafkafi, N.&lt;/author&gt;&lt;author&gt;Golani, I.&lt;/author&gt;&lt;/authors&gt;&lt;/contributors&gt;&lt;auth-address&gt;Department of Statistics and O.R., The Sackler Faculty of Exact Sciences, Tel Aviv University, Tel Aviv, Israel. ybenja@post.tau.ac.il&lt;/auth-address&gt;&lt;titles&gt;&lt;title&gt;Controlling the false discovery rate in behavior genetics research&lt;/title&gt;&lt;secondary-title&gt;Behav Brain Res&lt;/secondary-title&gt;&lt;/titles&gt;&lt;periodical&gt;&lt;full-title&gt;Behav Brain Res&lt;/full-title&gt;&lt;/periodical&gt;&lt;pages&gt;279-84&lt;/pages&gt;&lt;volume&gt;125&lt;/volume&gt;&lt;number&gt;1-2&lt;/number&gt;&lt;edition&gt;2001/10/30&lt;/edition&gt;&lt;keywords&gt;&lt;keyword&gt;Animals&lt;/keyword&gt;&lt;keyword&gt;Bias (Epidemiology)&lt;/keyword&gt;&lt;keyword&gt;Brain/physiology&lt;/keyword&gt;&lt;keyword&gt;Exploratory Behavior/physiology&lt;/keyword&gt;&lt;keyword&gt;*Genetics, Behavioral&lt;/keyword&gt;&lt;keyword&gt;Mice&lt;/keyword&gt;&lt;keyword&gt;Mice, Inbred Strains&lt;/keyword&gt;&lt;keyword&gt;*Phenotype&lt;/keyword&gt;&lt;keyword&gt;Reproducibility of Results&lt;/keyword&gt;&lt;/keywords&gt;&lt;dates&gt;&lt;year&gt;2001&lt;/year&gt;&lt;pub-dates&gt;&lt;date&gt;Nov 1&lt;/date&gt;&lt;/pub-dates&gt;&lt;/dates&gt;&lt;isbn&gt;0166-4328 (Print)&lt;/isbn&gt;&lt;accession-num&gt;11682119&lt;/accession-num&gt;&lt;urls&gt;&lt;related-urls&gt;&lt;url&gt;http://www.ncbi.nlm.nih.gov/entrez/query.fcgi?cmd=Retrieve&amp;amp;db=PubMed&amp;amp;dopt=Citation&amp;amp;list_uids=11682119&lt;/url&gt;&lt;/related-urls&gt;&lt;/urls&gt;&lt;electronic-resource-num&gt;S0166-4328(01)00297-2 [pii]&lt;/electronic-resource-num&gt;&lt;language&gt;eng&lt;/language&gt;&lt;/record&gt;&lt;/Cite&gt;&lt;/EndNote&gt;</w:instrText>
      </w:r>
      <w:r w:rsidR="004D3D18">
        <w:fldChar w:fldCharType="separate"/>
      </w:r>
      <w:r>
        <w:rPr>
          <w:noProof/>
        </w:rPr>
        <w:t>[</w:t>
      </w:r>
      <w:r w:rsidR="006A46DF">
        <w:rPr>
          <w:noProof/>
        </w:rPr>
        <w:t>17</w:t>
      </w:r>
      <w:r>
        <w:rPr>
          <w:noProof/>
        </w:rPr>
        <w:t>]</w:t>
      </w:r>
      <w:r w:rsidR="004D3D18">
        <w:fldChar w:fldCharType="end"/>
      </w:r>
      <w:r>
        <w:rPr>
          <w:rFonts w:hint="eastAsia"/>
        </w:rPr>
        <w:t>.</w:t>
      </w:r>
      <w:r w:rsidR="00127FDE">
        <w:t xml:space="preserve"> </w:t>
      </w:r>
      <w:r w:rsidR="00A0522B">
        <w:t xml:space="preserve">The final results of significant coregulation pairs were listed in </w:t>
      </w:r>
      <w:r w:rsidR="00127FDE" w:rsidRPr="00127FDE">
        <w:t>additional file 1</w:t>
      </w:r>
      <w:r w:rsidR="00A0522B">
        <w:t>.</w:t>
      </w:r>
    </w:p>
    <w:p w:rsidR="004D3D18" w:rsidRDefault="007554E8">
      <w:pPr>
        <w:pStyle w:val="2"/>
        <w:spacing w:line="360" w:lineRule="auto"/>
        <w:ind w:left="601" w:hanging="601"/>
        <w:rPr>
          <w:sz w:val="24"/>
        </w:rPr>
      </w:pPr>
      <w:bookmarkStart w:id="2" w:name="_Toc235710442"/>
      <w:r w:rsidRPr="007554E8">
        <w:rPr>
          <w:sz w:val="24"/>
        </w:rPr>
        <w:t>Functional linkages and networks</w:t>
      </w:r>
      <w:bookmarkEnd w:id="2"/>
    </w:p>
    <w:p w:rsidR="00AE09D8" w:rsidRDefault="00AE09D8" w:rsidP="009E62BB">
      <w:pPr>
        <w:jc w:val="both"/>
      </w:pPr>
      <w:r>
        <w:rPr>
          <w:rFonts w:hint="eastAsia"/>
        </w:rPr>
        <w:t xml:space="preserve">For each function-enriched </w:t>
      </w:r>
      <w:r w:rsidR="00D81E8E">
        <w:rPr>
          <w:rFonts w:hint="eastAsia"/>
        </w:rPr>
        <w:t>coregulation</w:t>
      </w:r>
      <w:r>
        <w:rPr>
          <w:rFonts w:hint="eastAsia"/>
        </w:rPr>
        <w:t xml:space="preserve"> pair, Fisher</w:t>
      </w:r>
      <w:r>
        <w:t>’</w:t>
      </w:r>
      <w:r>
        <w:rPr>
          <w:rFonts w:hint="eastAsia"/>
        </w:rPr>
        <w:t xml:space="preserve">s Exact Test </w:t>
      </w:r>
      <w:r w:rsidR="009E62BB">
        <w:t>following</w:t>
      </w:r>
      <w:r>
        <w:rPr>
          <w:rFonts w:hint="eastAsia"/>
        </w:rPr>
        <w:t xml:space="preserve"> FDR correction were conducted to identify </w:t>
      </w:r>
      <w:r w:rsidR="009E62BB">
        <w:t>enriched</w:t>
      </w:r>
      <w:r>
        <w:rPr>
          <w:rFonts w:hint="eastAsia"/>
        </w:rPr>
        <w:t xml:space="preserve"> GO terms. </w:t>
      </w:r>
      <w:r>
        <w:t>Similarly</w:t>
      </w:r>
      <w:r>
        <w:rPr>
          <w:rFonts w:hint="eastAsia"/>
        </w:rPr>
        <w:t xml:space="preserve">, we only focused on the second level terms in biological process </w:t>
      </w:r>
      <w:r>
        <w:t>namespace</w:t>
      </w:r>
      <w:r>
        <w:rPr>
          <w:rFonts w:hint="eastAsia"/>
        </w:rPr>
        <w:t>.</w:t>
      </w:r>
      <w:r w:rsidR="009E62BB">
        <w:t xml:space="preserve"> </w:t>
      </w:r>
      <w:r>
        <w:rPr>
          <w:rFonts w:hint="eastAsia"/>
        </w:rPr>
        <w:t xml:space="preserve">A functional linkage was established if a GO term </w:t>
      </w:r>
      <w:r w:rsidR="009E62BB">
        <w:t>overrepresented</w:t>
      </w:r>
      <w:r>
        <w:rPr>
          <w:rFonts w:hint="eastAsia"/>
        </w:rPr>
        <w:t xml:space="preserve"> </w:t>
      </w:r>
      <w:r w:rsidR="009E62BB">
        <w:t xml:space="preserve">in </w:t>
      </w:r>
      <w:r>
        <w:rPr>
          <w:rFonts w:hint="eastAsia"/>
        </w:rPr>
        <w:t xml:space="preserve">the shared targets of a </w:t>
      </w:r>
      <w:r w:rsidR="00D81E8E">
        <w:rPr>
          <w:rFonts w:hint="eastAsia"/>
        </w:rPr>
        <w:t>coregulation</w:t>
      </w:r>
      <w:r w:rsidR="00A0522B">
        <w:rPr>
          <w:rFonts w:hint="eastAsia"/>
        </w:rPr>
        <w:t xml:space="preserve"> pair</w:t>
      </w:r>
      <w:r w:rsidR="00A0522B">
        <w:t xml:space="preserve">, implying </w:t>
      </w:r>
      <w:r>
        <w:rPr>
          <w:rFonts w:hint="eastAsia"/>
        </w:rPr>
        <w:t xml:space="preserve">that the two paired regulators </w:t>
      </w:r>
      <w:r w:rsidR="00A0522B">
        <w:t>may</w:t>
      </w:r>
      <w:r>
        <w:rPr>
          <w:rFonts w:hint="eastAsia"/>
        </w:rPr>
        <w:t xml:space="preserve"> </w:t>
      </w:r>
      <w:r>
        <w:t>function</w:t>
      </w:r>
      <w:r>
        <w:rPr>
          <w:rFonts w:hint="eastAsia"/>
        </w:rPr>
        <w:t xml:space="preserve"> coordinately in </w:t>
      </w:r>
      <w:r w:rsidR="006308B8">
        <w:t>the</w:t>
      </w:r>
      <w:r>
        <w:rPr>
          <w:rFonts w:hint="eastAsia"/>
        </w:rPr>
        <w:t xml:space="preserve"> specific biological process.</w:t>
      </w:r>
      <w:r w:rsidR="009E62BB">
        <w:t xml:space="preserve"> </w:t>
      </w:r>
      <w:r w:rsidR="00A0522B">
        <w:t>Based on these linkages, w</w:t>
      </w:r>
      <w:r>
        <w:rPr>
          <w:rFonts w:hint="eastAsia"/>
        </w:rPr>
        <w:t xml:space="preserve">e further </w:t>
      </w:r>
      <w:r w:rsidR="00A0522B">
        <w:t>constructed</w:t>
      </w:r>
      <w:r>
        <w:rPr>
          <w:rFonts w:hint="eastAsia"/>
        </w:rPr>
        <w:t xml:space="preserve"> </w:t>
      </w:r>
      <w:r w:rsidR="00A0522B">
        <w:t xml:space="preserve">the </w:t>
      </w:r>
      <w:r>
        <w:rPr>
          <w:rFonts w:hint="eastAsia"/>
        </w:rPr>
        <w:t xml:space="preserve">functional </w:t>
      </w:r>
      <w:r w:rsidR="00D81E8E">
        <w:rPr>
          <w:rFonts w:hint="eastAsia"/>
        </w:rPr>
        <w:t>coregulation</w:t>
      </w:r>
      <w:r>
        <w:rPr>
          <w:rFonts w:hint="eastAsia"/>
        </w:rPr>
        <w:t xml:space="preserve"> networks</w:t>
      </w:r>
      <w:r w:rsidR="00CD6000">
        <w:t xml:space="preserve"> (Figure 2</w:t>
      </w:r>
      <w:r w:rsidR="006308B8">
        <w:t>)</w:t>
      </w:r>
      <w:r>
        <w:rPr>
          <w:rFonts w:hint="eastAsia"/>
        </w:rPr>
        <w:t xml:space="preserve">. In order to investigate the </w:t>
      </w:r>
      <w:r>
        <w:t>specificity</w:t>
      </w:r>
      <w:r>
        <w:rPr>
          <w:rFonts w:hint="eastAsia"/>
        </w:rPr>
        <w:t xml:space="preserve"> of </w:t>
      </w:r>
      <w:r w:rsidR="00D81E8E">
        <w:rPr>
          <w:rFonts w:hint="eastAsia"/>
        </w:rPr>
        <w:t>coregulation</w:t>
      </w:r>
      <w:r>
        <w:rPr>
          <w:rFonts w:hint="eastAsia"/>
        </w:rPr>
        <w:t xml:space="preserve"> relationships and provide </w:t>
      </w:r>
      <w:r w:rsidR="00A0522B">
        <w:t xml:space="preserve">a </w:t>
      </w:r>
      <w:r>
        <w:rPr>
          <w:rFonts w:hint="eastAsia"/>
        </w:rPr>
        <w:t xml:space="preserve">global view, only those linkages with relatively high significance </w:t>
      </w:r>
      <w:r>
        <w:t>that</w:t>
      </w:r>
      <w:r>
        <w:rPr>
          <w:rFonts w:hint="eastAsia"/>
        </w:rPr>
        <w:t xml:space="preserve"> passed FDR-BL correction </w:t>
      </w:r>
      <w:r w:rsidR="004D3D18">
        <w:fldChar w:fldCharType="begin"/>
      </w:r>
      <w:r>
        <w:instrText xml:space="preserve"> ADDIN EN.CITE &lt;EndNote&gt;&lt;Cite&gt;&lt;Author&gt;Benjamini&lt;/Author&gt;&lt;Year&gt;2001&lt;/Year&gt;&lt;RecNum&gt;159&lt;/RecNum&gt;&lt;record&gt;&lt;rec-number&gt;159&lt;/rec-number&gt;&lt;foreign-keys&gt;&lt;key app="EN" db-id="xrsar09fmp9evrevwd6xsx210x9wfervevtx"&gt;159&lt;/key&gt;&lt;/foreign-keys&gt;&lt;ref-type name="Journal Article"&gt;17&lt;/ref-type&gt;&lt;contributors&gt;&lt;authors&gt;&lt;author&gt;Benjamini, Y.&lt;/author&gt;&lt;author&gt;Drai, D.&lt;/author&gt;&lt;author&gt;Elmer, G.&lt;/author&gt;&lt;author&gt;Kafkafi, N.&lt;/author&gt;&lt;author&gt;Golani, I.&lt;/author&gt;&lt;/authors&gt;&lt;/contributors&gt;&lt;auth-address&gt;Department of Statistics and O.R., The Sackler Faculty of Exact Sciences, Tel Aviv University, Tel Aviv, Israel. ybenja@post.tau.ac.il&lt;/auth-address&gt;&lt;titles&gt;&lt;title&gt;Controlling the false discovery rate in behavior genetics research&lt;/title&gt;&lt;secondary-title&gt;Behav Brain Res&lt;/secondary-title&gt;&lt;/titles&gt;&lt;periodical&gt;&lt;full-title&gt;Behav Brain Res&lt;/full-title&gt;&lt;/periodical&gt;&lt;pages&gt;279-84&lt;/pages&gt;&lt;volume&gt;125&lt;/volume&gt;&lt;number&gt;1-2&lt;/number&gt;&lt;edition&gt;2001/10/30&lt;/edition&gt;&lt;keywords&gt;&lt;keyword&gt;Animals&lt;/keyword&gt;&lt;keyword&gt;Bias (Epidemiology)&lt;/keyword&gt;&lt;keyword&gt;Brain/physiology&lt;/keyword&gt;&lt;keyword&gt;Exploratory Behavior/physiology&lt;/keyword&gt;&lt;keyword&gt;*Genetics, Behavioral&lt;/keyword&gt;&lt;keyword&gt;Mice&lt;/keyword&gt;&lt;keyword&gt;Mice, Inbred Strains&lt;/keyword&gt;&lt;keyword&gt;*Phenotype&lt;/keyword&gt;&lt;keyword&gt;Reproducibility of Results&lt;/keyword&gt;&lt;/keywords&gt;&lt;dates&gt;&lt;year&gt;2001&lt;/year&gt;&lt;pub-dates&gt;&lt;date&gt;Nov 1&lt;/date&gt;&lt;/pub-dates&gt;&lt;/dates&gt;&lt;isbn&gt;0166-4328 (Print)&lt;/isbn&gt;&lt;accession-num&gt;11682119&lt;/accession-num&gt;&lt;urls&gt;&lt;related-urls&gt;&lt;url&gt;http://www.ncbi.nlm.nih.gov/entrez/query.fcgi?cmd=Retrieve&amp;amp;db=PubMed&amp;amp;dopt=Citation&amp;amp;list_uids=11682119&lt;/url&gt;&lt;/related-urls&gt;&lt;/urls&gt;&lt;electronic-resource-num&gt;S0166-4328(01)00297-2 [pii]&lt;/electronic-resource-num&gt;&lt;language&gt;eng&lt;/language&gt;&lt;/record&gt;&lt;/Cite&gt;&lt;/EndNote&gt;</w:instrText>
      </w:r>
      <w:r w:rsidR="004D3D18">
        <w:fldChar w:fldCharType="separate"/>
      </w:r>
      <w:r>
        <w:rPr>
          <w:noProof/>
        </w:rPr>
        <w:t>[</w:t>
      </w:r>
      <w:r w:rsidR="006A46DF">
        <w:rPr>
          <w:noProof/>
        </w:rPr>
        <w:t>17</w:t>
      </w:r>
      <w:r>
        <w:rPr>
          <w:noProof/>
        </w:rPr>
        <w:t>]</w:t>
      </w:r>
      <w:r w:rsidR="004D3D18">
        <w:fldChar w:fldCharType="end"/>
      </w:r>
      <w:r>
        <w:rPr>
          <w:rFonts w:hint="eastAsia"/>
        </w:rPr>
        <w:t xml:space="preserve"> were used to construct the networks.</w:t>
      </w:r>
    </w:p>
    <w:p w:rsidR="004D3D18" w:rsidRDefault="007554E8">
      <w:pPr>
        <w:pStyle w:val="2"/>
        <w:spacing w:line="360" w:lineRule="auto"/>
        <w:ind w:left="601" w:hanging="601"/>
        <w:rPr>
          <w:sz w:val="24"/>
        </w:rPr>
      </w:pPr>
      <w:bookmarkStart w:id="3" w:name="_Toc235710443"/>
      <w:r w:rsidRPr="007554E8">
        <w:rPr>
          <w:sz w:val="24"/>
        </w:rPr>
        <w:t>Enriched network motifs</w:t>
      </w:r>
      <w:bookmarkEnd w:id="3"/>
    </w:p>
    <w:p w:rsidR="006308B8" w:rsidRDefault="006308B8" w:rsidP="006308B8">
      <w:pPr>
        <w:jc w:val="both"/>
      </w:pPr>
      <w:r>
        <w:rPr>
          <w:rFonts w:hint="eastAsia"/>
        </w:rPr>
        <w:t xml:space="preserve">We searched for network motifs preferentially </w:t>
      </w:r>
      <w:r>
        <w:t>occurred</w:t>
      </w:r>
      <w:r>
        <w:rPr>
          <w:rFonts w:hint="eastAsia"/>
        </w:rPr>
        <w:t xml:space="preserve"> in function-enriched </w:t>
      </w:r>
      <w:r w:rsidR="00D81E8E">
        <w:rPr>
          <w:rFonts w:hint="eastAsia"/>
        </w:rPr>
        <w:t>coregulation</w:t>
      </w:r>
      <w:r>
        <w:rPr>
          <w:rFonts w:hint="eastAsia"/>
        </w:rPr>
        <w:t xml:space="preserve"> pairs rather than random pairs by a resampling process. The predicted TF-targeting interactions for miRNA genes were collected from miRBase </w:t>
      </w:r>
      <w:r w:rsidR="004D3D18">
        <w:fldChar w:fldCharType="begin"/>
      </w:r>
      <w:r>
        <w:instrText xml:space="preserve"> ADDIN EN.CITE &lt;EndNote&gt;&lt;Cite&gt;&lt;Author&gt;Griffiths-Jones&lt;/Author&gt;&lt;Year&gt;2008&lt;/Year&gt;&lt;RecNum&gt;15&lt;/RecNum&gt;&lt;record&gt;&lt;rec-number&gt;15&lt;/rec-number&gt;&lt;foreign-keys&gt;&lt;key app="EN" db-id="xrsar09fmp9evrevwd6xsx210x9wfervevtx"&gt;15&lt;/key&gt;&lt;/foreign-keys&gt;&lt;ref-type name="Journal Article"&gt;17&lt;/ref-type&gt;&lt;contributors&gt;&lt;authors&gt;&lt;author&gt;Griffiths-Jones, Sam&lt;/author&gt;&lt;author&gt;Saini, Harpreet Kaur&lt;/author&gt;&lt;author&gt;van Dongen, Stijn&lt;/author&gt;&lt;author&gt;Enright, Anton J.&lt;/author&gt;&lt;/authors&gt;&lt;/contributors&gt;&lt;titles&gt;&lt;title&gt;miRBase: tools for microRNA genomics&lt;/title&gt;&lt;secondary-title&gt;Nucl. Acids Res.&lt;/secondary-title&gt;&lt;/titles&gt;&lt;periodical&gt;&lt;full-title&gt;Nucl. Acids Res.&lt;/full-title&gt;&lt;/periodical&gt;&lt;pages&gt;D154-158&lt;/pages&gt;&lt;volume&gt;36&lt;/volume&gt;&lt;number&gt;suppl_1&lt;/number&gt;&lt;dates&gt;&lt;year&gt;2008&lt;/year&gt;&lt;pub-dates&gt;&lt;date&gt;January 11, 2008&lt;/date&gt;&lt;/pub-dates&gt;&lt;/dates&gt;&lt;urls&gt;&lt;related-urls&gt;&lt;url&gt;http://nar.oxfordjournals.org/cgi/content/abstract/36/suppl_1/D154&lt;/url&gt;&lt;/related-urls&gt;&lt;/urls&gt;&lt;electronic-resource-num&gt;10.1093/nar/gkm952&lt;/electronic-resource-num&gt;&lt;/record&gt;&lt;/Cite&gt;&lt;/EndNote&gt;</w:instrText>
      </w:r>
      <w:r w:rsidR="004D3D18">
        <w:fldChar w:fldCharType="separate"/>
      </w:r>
      <w:r>
        <w:rPr>
          <w:noProof/>
        </w:rPr>
        <w:t>[</w:t>
      </w:r>
      <w:r w:rsidR="006A46DF">
        <w:rPr>
          <w:noProof/>
        </w:rPr>
        <w:t>15</w:t>
      </w:r>
      <w:r>
        <w:rPr>
          <w:noProof/>
        </w:rPr>
        <w:t>]</w:t>
      </w:r>
      <w:r w:rsidR="004D3D18">
        <w:fldChar w:fldCharType="end"/>
      </w:r>
      <w:r>
        <w:rPr>
          <w:rFonts w:hint="eastAsia"/>
        </w:rPr>
        <w:t xml:space="preserve"> and from literature </w:t>
      </w:r>
      <w:r w:rsidR="004D3D18">
        <w:fldChar w:fldCharType="begin"/>
      </w:r>
      <w:r>
        <w:instrText xml:space="preserve"> ADDIN EN.CITE &lt;EndNote&gt;&lt;Cite&gt;&lt;Author&gt;Shalgi&lt;/Author&gt;&lt;Year&gt;2007&lt;/Year&gt;&lt;RecNum&gt;9&lt;/RecNum&gt;&lt;record&gt;&lt;rec-number&gt;9&lt;/rec-number&gt;&lt;foreign-keys&gt;&lt;key app="EN" db-id="xrsar09fmp9evrevwd6xsx210x9wfervevtx"&gt;9&lt;/key&gt;&lt;/foreign-keys&gt;&lt;ref-type name="Journal Article"&gt;17&lt;/ref-type&gt;&lt;contributors&gt;&lt;authors&gt;&lt;author&gt;Shalgi, R.&lt;/author&gt;&lt;author&gt;Lieber, D.&lt;/author&gt;&lt;author&gt;Oren, M.&lt;/author&gt;&lt;author&gt;Pilpel, Y.&lt;/author&gt;&lt;/authors&gt;&lt;/contributors&gt;&lt;auth-address&gt;Department of Molecular Genetics, Weizmann Institute of Science, Rehovot, Israel.&lt;/auth-address&gt;&lt;titles&gt;&lt;title&gt;Global and local architecture of the mammalian microRNA-transcription factor regulatory network&lt;/title&gt;&lt;secondary-title&gt;PLoS Comput Biol&lt;/secondary-title&gt;&lt;/titles&gt;&lt;periodical&gt;&lt;full-title&gt;PLoS Comput Biol&lt;/full-title&gt;&lt;/periodical&gt;&lt;pages&gt;e131&lt;/pages&gt;&lt;volume&gt;3&lt;/volume&gt;&lt;number&gt;7&lt;/number&gt;&lt;edition&gt;2007/07/17&lt;/edition&gt;&lt;keywords&gt;&lt;keyword&gt;Algorithms&lt;/keyword&gt;&lt;keyword&gt;Animals&lt;/keyword&gt;&lt;keyword&gt;Base Sequence&lt;/keyword&gt;&lt;keyword&gt;Binding Sites&lt;/keyword&gt;&lt;keyword&gt;Conserved Sequence&lt;/keyword&gt;&lt;keyword&gt;Feedback, Biochemical&lt;/keyword&gt;&lt;keyword&gt;Gene Expression/physiology&lt;/keyword&gt;&lt;keyword&gt;Gene Expression Profiling&lt;/keyword&gt;&lt;keyword&gt;Gene Expression Regulation/genetics&lt;/keyword&gt;&lt;keyword&gt;*Gene Regulatory Networks&lt;/keyword&gt;&lt;keyword&gt;Genes, Regulator/genetics&lt;/keyword&gt;&lt;keyword&gt;Humans&lt;/keyword&gt;&lt;keyword&gt;Mammals/genetics&lt;/keyword&gt;&lt;keyword&gt;MicroRNAs/*analysis/metabolism&lt;/keyword&gt;&lt;keyword&gt;Promoter Regions (Genetics)&lt;/keyword&gt;&lt;keyword&gt;Signal Transduction/genetics&lt;/keyword&gt;&lt;keyword&gt;Transcription Factors/*analysis/metabolism&lt;/keyword&gt;&lt;/keywords&gt;&lt;dates&gt;&lt;year&gt;2007&lt;/year&gt;&lt;pub-dates&gt;&lt;date&gt;Jul&lt;/date&gt;&lt;/pub-dates&gt;&lt;/dates&gt;&lt;isbn&gt;1553-7358 (Electronic)&lt;/isbn&gt;&lt;accession-num&gt;17630826&lt;/accession-num&gt;&lt;urls&gt;&lt;related-urls&gt;&lt;url&gt;http://www.ncbi.nlm.nih.gov/entrez/query.fcgi?cmd=Retrieve&amp;amp;db=PubMed&amp;amp;dopt=Citation&amp;amp;list_uids=17630826&lt;/url&gt;&lt;/related-urls&gt;&lt;/urls&gt;&lt;custom2&gt;1914371&lt;/custom2&gt;&lt;electronic-resource-num&gt;06-PLCB-RA-0543 [pii]&amp;#xD;10.1371/journal.pcbi.0030131&lt;/electronic-resource-num&gt;&lt;language&gt;eng&lt;/language&gt;&lt;/record&gt;&lt;/Cite&gt;&lt;/EndNote&gt;</w:instrText>
      </w:r>
      <w:r w:rsidR="004D3D18">
        <w:fldChar w:fldCharType="separate"/>
      </w:r>
      <w:r>
        <w:rPr>
          <w:noProof/>
        </w:rPr>
        <w:t>[</w:t>
      </w:r>
      <w:r w:rsidR="006A46DF">
        <w:rPr>
          <w:noProof/>
        </w:rPr>
        <w:t>9</w:t>
      </w:r>
      <w:r>
        <w:rPr>
          <w:noProof/>
        </w:rPr>
        <w:t>]</w:t>
      </w:r>
      <w:r w:rsidR="004D3D18">
        <w:fldChar w:fldCharType="end"/>
      </w:r>
      <w:r>
        <w:rPr>
          <w:rFonts w:hint="eastAsia"/>
        </w:rPr>
        <w:t xml:space="preserve">. </w:t>
      </w:r>
      <w:r>
        <w:t xml:space="preserve">In </w:t>
      </w:r>
      <w:r>
        <w:lastRenderedPageBreak/>
        <w:t>addition</w:t>
      </w:r>
      <w:r>
        <w:rPr>
          <w:rFonts w:hint="eastAsia"/>
        </w:rPr>
        <w:t xml:space="preserve">, we assumed that those embedded miRNA genes have same transcription units with their host genes </w:t>
      </w:r>
      <w:r>
        <w:t>and</w:t>
      </w:r>
      <w:r>
        <w:rPr>
          <w:rFonts w:hint="eastAsia"/>
        </w:rPr>
        <w:t xml:space="preserve"> would be regulated together.</w:t>
      </w:r>
    </w:p>
    <w:p w:rsidR="006308B8" w:rsidRDefault="006308B8" w:rsidP="006308B8">
      <w:pPr>
        <w:jc w:val="both"/>
      </w:pPr>
      <w:r>
        <w:tab/>
      </w:r>
      <w:r>
        <w:rPr>
          <w:rFonts w:hint="eastAsia"/>
        </w:rPr>
        <w:t xml:space="preserve">A total of 10,000 background sets of regulator pairs </w:t>
      </w:r>
      <w:r w:rsidR="00D240D3">
        <w:t>that have</w:t>
      </w:r>
      <w:r>
        <w:rPr>
          <w:rFonts w:hint="eastAsia"/>
        </w:rPr>
        <w:t xml:space="preserve"> the same size as the set of function-enriched pairs were randomly selected from the global network. For each type of </w:t>
      </w:r>
      <w:r>
        <w:t>network</w:t>
      </w:r>
      <w:r>
        <w:rPr>
          <w:rFonts w:hint="eastAsia"/>
        </w:rPr>
        <w:t xml:space="preserve"> patterns (sub-graphs), the observed frequency from the function-enriched </w:t>
      </w:r>
      <w:r w:rsidR="00D81E8E">
        <w:rPr>
          <w:rFonts w:hint="eastAsia"/>
        </w:rPr>
        <w:t>coregulation</w:t>
      </w:r>
      <w:r>
        <w:rPr>
          <w:rFonts w:hint="eastAsia"/>
        </w:rPr>
        <w:t xml:space="preserve"> pairs was </w:t>
      </w:r>
      <w:r w:rsidR="00D240D3">
        <w:t xml:space="preserve">first </w:t>
      </w:r>
      <w:r>
        <w:rPr>
          <w:rFonts w:hint="eastAsia"/>
        </w:rPr>
        <w:t xml:space="preserve">calculated and compared to the background distribution for </w:t>
      </w:r>
      <w:r w:rsidR="00D240D3">
        <w:t xml:space="preserve">assessment of </w:t>
      </w:r>
      <w:r>
        <w:rPr>
          <w:rFonts w:hint="eastAsia"/>
        </w:rPr>
        <w:t xml:space="preserve">significance. Only </w:t>
      </w:r>
      <w:r>
        <w:t>those</w:t>
      </w:r>
      <w:r>
        <w:rPr>
          <w:rFonts w:hint="eastAsia"/>
        </w:rPr>
        <w:t xml:space="preserve"> network patterns with </w:t>
      </w:r>
      <w:r>
        <w:t xml:space="preserve">occurrence </w:t>
      </w:r>
      <w:r>
        <w:rPr>
          <w:rFonts w:hint="eastAsia"/>
        </w:rPr>
        <w:t>probabilities less than 0.001 were considered significant motifs</w:t>
      </w:r>
      <w:r w:rsidR="00127FDE">
        <w:t xml:space="preserve"> (see additional file 2 for these significant motifs)</w:t>
      </w:r>
      <w:r>
        <w:rPr>
          <w:rFonts w:hint="eastAsia"/>
        </w:rPr>
        <w:t>.</w:t>
      </w:r>
    </w:p>
    <w:p w:rsidR="004D3D18" w:rsidRDefault="007554E8">
      <w:pPr>
        <w:pStyle w:val="2"/>
        <w:spacing w:line="360" w:lineRule="auto"/>
        <w:ind w:left="601" w:hanging="601"/>
        <w:rPr>
          <w:sz w:val="24"/>
        </w:rPr>
      </w:pPr>
      <w:r w:rsidRPr="007554E8">
        <w:rPr>
          <w:sz w:val="24"/>
        </w:rPr>
        <w:t>Analysis of expression profiles</w:t>
      </w:r>
    </w:p>
    <w:p w:rsidR="00984252" w:rsidRPr="000225BD" w:rsidRDefault="006308B8" w:rsidP="000225BD">
      <w:pPr>
        <w:ind w:firstLine="480"/>
        <w:jc w:val="both"/>
      </w:pPr>
      <w:r>
        <w:rPr>
          <w:rFonts w:hint="eastAsia"/>
        </w:rPr>
        <w:t xml:space="preserve">The miRNA and mRNA expression profiles were adopted from a previous study </w:t>
      </w:r>
      <w:r w:rsidR="004D3D18">
        <w:fldChar w:fldCharType="begin"/>
      </w:r>
      <w:r>
        <w:instrText xml:space="preserve"> ADDIN EN.CITE &lt;EndNote&gt;&lt;Cite&gt;&lt;Author&gt;Lu&lt;/Author&gt;&lt;Year&gt;2005&lt;/Year&gt;&lt;RecNum&gt;198&lt;/RecNum&gt;&lt;record&gt;&lt;rec-number&gt;198&lt;/rec-number&gt;&lt;foreign-keys&gt;&lt;key app="EN" db-id="xrsar09fmp9evrevwd6xsx210x9wfervevtx"&gt;198&lt;/key&gt;&lt;/foreign-keys&gt;&lt;ref-type name="Journal Article"&gt;17&lt;/ref-type&gt;&lt;contributors&gt;&lt;authors&gt;&lt;author&gt;Lu, Jun&lt;/author&gt;&lt;author&gt;Getz, Gad&lt;/author&gt;&lt;author&gt;Miska, Eric A.&lt;/author&gt;&lt;author&gt;Alvarez-Saavedra, Ezequiel&lt;/author&gt;&lt;author&gt;Lamb, Justin&lt;/author&gt;&lt;author&gt;Peck, David&lt;/author&gt;&lt;author&gt;Sweet-Cordero, Alejandro&lt;/author&gt;&lt;author&gt;Ebert, Benjamin L.&lt;/author&gt;&lt;author&gt;Mak, Raymond H.&lt;/author&gt;&lt;author&gt;Ferrando, Adolfo A.&lt;/author&gt;&lt;author&gt;Downing, James R.&lt;/author&gt;&lt;author&gt;Jacks, Tyler&lt;/author&gt;&lt;author&gt;Horvitz, H. Robert&lt;/author&gt;&lt;author&gt;Golub, Todd R.&lt;/author&gt;&lt;/authors&gt;&lt;/contributors&gt;&lt;titles&gt;&lt;title&gt;MicroRNA expression profiles classify human cancers&lt;/title&gt;&lt;secondary-title&gt;Nature&lt;/secondary-title&gt;&lt;/titles&gt;&lt;periodical&gt;&lt;full-title&gt;Nature&lt;/full-title&gt;&lt;/periodical&gt;&lt;pages&gt;834-838&lt;/pages&gt;&lt;volume&gt;435&lt;/volume&gt;&lt;number&gt;7043&lt;/number&gt;&lt;dates&gt;&lt;year&gt;2005&lt;/year&gt;&lt;/dates&gt;&lt;isbn&gt;0028-0836&lt;/isbn&gt;&lt;urls&gt;&lt;related-urls&gt;&lt;url&gt;http://dx.doi.org/10.1038/nature03702&lt;/url&gt;&lt;url&gt;http://www.nature.com/nature/journal/v435/n7043/suppinfo/nature03702_S1.html&lt;/url&gt;&lt;/related-urls&gt;&lt;/urls&gt;&lt;/record&gt;&lt;/Cite&gt;&lt;/EndNote&gt;</w:instrText>
      </w:r>
      <w:r w:rsidR="004D3D18">
        <w:fldChar w:fldCharType="separate"/>
      </w:r>
      <w:r>
        <w:rPr>
          <w:noProof/>
        </w:rPr>
        <w:t>[</w:t>
      </w:r>
      <w:r w:rsidR="006A46DF">
        <w:rPr>
          <w:noProof/>
        </w:rPr>
        <w:t>18</w:t>
      </w:r>
      <w:r>
        <w:rPr>
          <w:noProof/>
        </w:rPr>
        <w:t>]</w:t>
      </w:r>
      <w:r w:rsidR="004D3D18">
        <w:fldChar w:fldCharType="end"/>
      </w:r>
      <w:r>
        <w:rPr>
          <w:rFonts w:hint="eastAsia"/>
        </w:rPr>
        <w:t>. A total of 217 miRNAs and ~16,000 mRNAs across 8 human tissues (colon, p</w:t>
      </w:r>
      <w:r w:rsidRPr="00AB1E69">
        <w:t>ancreas</w:t>
      </w:r>
      <w:r>
        <w:rPr>
          <w:rFonts w:hint="eastAsia"/>
        </w:rPr>
        <w:t xml:space="preserve">, </w:t>
      </w:r>
      <w:r w:rsidRPr="00AB1E69">
        <w:t>kidney</w:t>
      </w:r>
      <w:r>
        <w:rPr>
          <w:rFonts w:hint="eastAsia"/>
        </w:rPr>
        <w:t xml:space="preserve">, </w:t>
      </w:r>
      <w:r w:rsidRPr="00AB1E69">
        <w:t>bladder</w:t>
      </w:r>
      <w:r>
        <w:rPr>
          <w:rFonts w:hint="eastAsia"/>
        </w:rPr>
        <w:t>, p</w:t>
      </w:r>
      <w:r w:rsidRPr="00AB1E69">
        <w:t>rostate</w:t>
      </w:r>
      <w:r>
        <w:rPr>
          <w:rFonts w:hint="eastAsia"/>
        </w:rPr>
        <w:t>, u</w:t>
      </w:r>
      <w:r w:rsidRPr="00AB1E69">
        <w:t>terus</w:t>
      </w:r>
      <w:r>
        <w:rPr>
          <w:rFonts w:hint="eastAsia"/>
        </w:rPr>
        <w:t xml:space="preserve">, lung, and breast) were measured using miRNA bead-arrays and mRNA microarrays. Both normal and tumor samples were profiled for each tissue. </w:t>
      </w:r>
      <w:r w:rsidR="000225BD">
        <w:rPr>
          <w:rFonts w:hint="eastAsia"/>
        </w:rPr>
        <w:t xml:space="preserve">For each type of coregulation, we first generated background distribution by calculating the </w:t>
      </w:r>
      <w:r w:rsidR="000225BD" w:rsidRPr="003E6BEC">
        <w:t xml:space="preserve">Pearson's </w:t>
      </w:r>
      <w:r w:rsidR="000225BD">
        <w:rPr>
          <w:rFonts w:hint="eastAsia"/>
        </w:rPr>
        <w:t>correlation</w:t>
      </w:r>
      <w:r w:rsidR="000225BD" w:rsidRPr="003E6BEC">
        <w:t xml:space="preserve"> coefficient</w:t>
      </w:r>
      <w:r w:rsidR="000225BD">
        <w:rPr>
          <w:rFonts w:hint="eastAsia"/>
        </w:rPr>
        <w:t xml:space="preserve">s (PCCs) of expression </w:t>
      </w:r>
      <w:r w:rsidR="000225BD">
        <w:t>profiles</w:t>
      </w:r>
      <w:r w:rsidR="000225BD">
        <w:rPr>
          <w:rFonts w:hint="eastAsia"/>
        </w:rPr>
        <w:t xml:space="preserve"> between the two paired regulators in all possible pairs (i.e., those pairs shared no targets and/or those pairs not identified as function-enriched). After that, the distribution of enriched coregulation pairs was calculated and shown </w:t>
      </w:r>
      <w:r w:rsidR="000225BD">
        <w:t>against</w:t>
      </w:r>
      <w:r w:rsidR="000225BD">
        <w:rPr>
          <w:rFonts w:hint="eastAsia"/>
        </w:rPr>
        <w:t xml:space="preserve"> the background.</w:t>
      </w:r>
    </w:p>
    <w:p w:rsidR="0043646E" w:rsidRDefault="00940F85">
      <w:pPr>
        <w:pStyle w:val="1"/>
      </w:pPr>
      <w:r>
        <w:t xml:space="preserve">Results </w:t>
      </w:r>
    </w:p>
    <w:p w:rsidR="004D3D18" w:rsidRDefault="007554E8">
      <w:pPr>
        <w:pStyle w:val="2"/>
        <w:spacing w:line="360" w:lineRule="auto"/>
        <w:ind w:left="601" w:hanging="601"/>
        <w:rPr>
          <w:sz w:val="24"/>
        </w:rPr>
      </w:pPr>
      <w:bookmarkStart w:id="4" w:name="_Toc235710447"/>
      <w:r w:rsidRPr="007554E8">
        <w:rPr>
          <w:sz w:val="24"/>
        </w:rPr>
        <w:t>Functional coregulation pairs</w:t>
      </w:r>
      <w:bookmarkEnd w:id="4"/>
    </w:p>
    <w:p w:rsidR="00984252" w:rsidRDefault="00984252" w:rsidP="00984252">
      <w:pPr>
        <w:jc w:val="both"/>
      </w:pPr>
      <w:r>
        <w:rPr>
          <w:rFonts w:hint="eastAsia"/>
        </w:rPr>
        <w:t xml:space="preserve">After the integration of miRNA regulation into </w:t>
      </w:r>
      <w:r>
        <w:t>human</w:t>
      </w:r>
      <w:r>
        <w:rPr>
          <w:rFonts w:hint="eastAsia"/>
        </w:rPr>
        <w:t xml:space="preserve"> </w:t>
      </w:r>
      <w:r>
        <w:t>transcriptional</w:t>
      </w:r>
      <w:r>
        <w:rPr>
          <w:rFonts w:hint="eastAsia"/>
        </w:rPr>
        <w:t xml:space="preserve"> regulation network, we adopted a novel strategy utilizing functional information to identify function-enriched </w:t>
      </w:r>
      <w:r w:rsidR="00D81E8E">
        <w:rPr>
          <w:rFonts w:hint="eastAsia"/>
        </w:rPr>
        <w:t>coregulation</w:t>
      </w:r>
      <w:r>
        <w:rPr>
          <w:rFonts w:hint="eastAsia"/>
        </w:rPr>
        <w:t xml:space="preserve"> pairs, and establish function linkages for each pair.</w:t>
      </w:r>
      <w:r>
        <w:t xml:space="preserve"> </w:t>
      </w:r>
      <w:r>
        <w:rPr>
          <w:rFonts w:hint="eastAsia"/>
        </w:rPr>
        <w:t xml:space="preserve">Traditional analysis of functional enrichment was aimed at elucidating the regulatory roles of each individual </w:t>
      </w:r>
      <w:r>
        <w:rPr>
          <w:rFonts w:hint="eastAsia"/>
        </w:rPr>
        <w:lastRenderedPageBreak/>
        <w:t xml:space="preserve">regulator </w:t>
      </w:r>
      <w:r w:rsidR="00C63EFC">
        <w:t xml:space="preserve">only, </w:t>
      </w:r>
      <w:r w:rsidR="00C63EFC" w:rsidRPr="00C63EFC">
        <w:t>inevitably</w:t>
      </w:r>
      <w:r>
        <w:rPr>
          <w:rFonts w:hint="eastAsia"/>
        </w:rPr>
        <w:t xml:space="preserve"> </w:t>
      </w:r>
      <w:r w:rsidR="00C63EFC">
        <w:t xml:space="preserve">leaving </w:t>
      </w:r>
      <w:r>
        <w:rPr>
          <w:rFonts w:hint="eastAsia"/>
        </w:rPr>
        <w:t xml:space="preserve">some significant </w:t>
      </w:r>
      <w:r w:rsidR="00D81E8E">
        <w:rPr>
          <w:rFonts w:hint="eastAsia"/>
        </w:rPr>
        <w:t>coregulation</w:t>
      </w:r>
      <w:r>
        <w:rPr>
          <w:rFonts w:hint="eastAsia"/>
        </w:rPr>
        <w:t xml:space="preserve"> hidden in the traditional views. Instead, based on our model, different regulation types involving single regulators </w:t>
      </w:r>
      <w:r w:rsidR="00E409F6">
        <w:t>or</w:t>
      </w:r>
      <w:r>
        <w:rPr>
          <w:rFonts w:hint="eastAsia"/>
        </w:rPr>
        <w:t xml:space="preserve"> combinations of regulators can </w:t>
      </w:r>
      <w:r w:rsidR="00E409F6">
        <w:t xml:space="preserve">all </w:t>
      </w:r>
      <w:r>
        <w:rPr>
          <w:rFonts w:hint="eastAsia"/>
        </w:rPr>
        <w:t>be studied and compared.</w:t>
      </w:r>
    </w:p>
    <w:p w:rsidR="00984252" w:rsidRDefault="00984252" w:rsidP="00C1397C">
      <w:pPr>
        <w:ind w:firstLine="480"/>
        <w:jc w:val="both"/>
      </w:pPr>
      <w:r>
        <w:t>T</w:t>
      </w:r>
      <w:r>
        <w:rPr>
          <w:rFonts w:hint="eastAsia"/>
        </w:rPr>
        <w:t xml:space="preserve">he distributions of different regulation types were grouped into two diagrams for comparing. Figure </w:t>
      </w:r>
      <w:r w:rsidR="00B7262C">
        <w:t>3</w:t>
      </w:r>
      <w:r>
        <w:rPr>
          <w:rFonts w:hint="eastAsia"/>
        </w:rPr>
        <w:t>A show</w:t>
      </w:r>
      <w:r w:rsidR="00CD6000">
        <w:t>s</w:t>
      </w:r>
      <w:r>
        <w:rPr>
          <w:rFonts w:hint="eastAsia"/>
        </w:rPr>
        <w:t xml:space="preserve"> distributions of individual TF regulation and TF-TF </w:t>
      </w:r>
      <w:r w:rsidR="00D81E8E">
        <w:rPr>
          <w:rFonts w:hint="eastAsia"/>
        </w:rPr>
        <w:t>coregulation</w:t>
      </w:r>
      <w:r w:rsidR="00E409F6">
        <w:t>. The two distributions look similar;</w:t>
      </w:r>
      <w:r>
        <w:rPr>
          <w:rFonts w:hint="eastAsia"/>
        </w:rPr>
        <w:t xml:space="preserve"> </w:t>
      </w:r>
      <w:r w:rsidR="00E409F6">
        <w:t>h</w:t>
      </w:r>
      <w:r w:rsidR="000457A5">
        <w:t>owever</w:t>
      </w:r>
      <w:r>
        <w:rPr>
          <w:rFonts w:hint="eastAsia"/>
        </w:rPr>
        <w:t>, two biological processes, pigmentation and reproductive process, emerge when it c</w:t>
      </w:r>
      <w:r w:rsidR="000457A5">
        <w:t>o</w:t>
      </w:r>
      <w:r>
        <w:rPr>
          <w:rFonts w:hint="eastAsia"/>
        </w:rPr>
        <w:t>me</w:t>
      </w:r>
      <w:r w:rsidR="000457A5">
        <w:t>s</w:t>
      </w:r>
      <w:r>
        <w:rPr>
          <w:rFonts w:hint="eastAsia"/>
        </w:rPr>
        <w:t xml:space="preserve"> to TF-miRNA </w:t>
      </w:r>
      <w:r w:rsidR="00D81E8E">
        <w:rPr>
          <w:rFonts w:hint="eastAsia"/>
        </w:rPr>
        <w:t>coregulation</w:t>
      </w:r>
      <w:r>
        <w:rPr>
          <w:rFonts w:hint="eastAsia"/>
        </w:rPr>
        <w:t xml:space="preserve">, implying that the two </w:t>
      </w:r>
      <w:r>
        <w:t>biological</w:t>
      </w:r>
      <w:r>
        <w:rPr>
          <w:rFonts w:hint="eastAsia"/>
        </w:rPr>
        <w:t xml:space="preserve"> processes may be </w:t>
      </w:r>
      <w:r w:rsidR="00E409F6">
        <w:t xml:space="preserve">the </w:t>
      </w:r>
      <w:r>
        <w:rPr>
          <w:rFonts w:hint="eastAsia"/>
        </w:rPr>
        <w:t xml:space="preserve">typical processes in which TFs should coordinate with miRNAs to </w:t>
      </w:r>
      <w:r w:rsidR="000457A5">
        <w:t>control</w:t>
      </w:r>
      <w:r>
        <w:rPr>
          <w:rFonts w:hint="eastAsia"/>
        </w:rPr>
        <w:t xml:space="preserve"> the expression program</w:t>
      </w:r>
      <w:r w:rsidR="00E409F6">
        <w:t>s</w:t>
      </w:r>
      <w:r>
        <w:rPr>
          <w:rFonts w:hint="eastAsia"/>
        </w:rPr>
        <w:t>.</w:t>
      </w:r>
    </w:p>
    <w:p w:rsidR="00C1397C" w:rsidRDefault="00984252" w:rsidP="00984252">
      <w:pPr>
        <w:ind w:firstLine="480"/>
        <w:jc w:val="both"/>
      </w:pPr>
      <w:r>
        <w:rPr>
          <w:rFonts w:hint="eastAsia"/>
        </w:rPr>
        <w:t xml:space="preserve">In contrast, </w:t>
      </w:r>
      <w:r w:rsidR="00E409F6">
        <w:rPr>
          <w:rFonts w:hint="eastAsia"/>
        </w:rPr>
        <w:t>miRNA-involving regulation show</w:t>
      </w:r>
      <w:r w:rsidR="00E409F6">
        <w:t>s</w:t>
      </w:r>
      <w:r>
        <w:rPr>
          <w:rFonts w:hint="eastAsia"/>
        </w:rPr>
        <w:t xml:space="preserve"> </w:t>
      </w:r>
      <w:r w:rsidRPr="001F2D03">
        <w:t>divergent</w:t>
      </w:r>
      <w:r>
        <w:rPr>
          <w:rFonts w:hint="eastAsia"/>
        </w:rPr>
        <w:t xml:space="preserve"> distributions in Figure </w:t>
      </w:r>
      <w:r w:rsidR="00B7262C">
        <w:t>3</w:t>
      </w:r>
      <w:r>
        <w:rPr>
          <w:rFonts w:hint="eastAsia"/>
        </w:rPr>
        <w:t xml:space="preserve">B. The top ranked biological processes of individual miRNA regulation were </w:t>
      </w:r>
      <w:r w:rsidRPr="001F2D03">
        <w:t>biological regulation</w:t>
      </w:r>
      <w:r>
        <w:rPr>
          <w:rFonts w:hint="eastAsia"/>
        </w:rPr>
        <w:t xml:space="preserve">, </w:t>
      </w:r>
      <w:r w:rsidRPr="001F2D03">
        <w:t>cellular process</w:t>
      </w:r>
      <w:r>
        <w:rPr>
          <w:rFonts w:hint="eastAsia"/>
        </w:rPr>
        <w:t xml:space="preserve">, and </w:t>
      </w:r>
      <w:r w:rsidRPr="001F2D03">
        <w:t>developmental process</w:t>
      </w:r>
      <w:r>
        <w:rPr>
          <w:rFonts w:hint="eastAsia"/>
        </w:rPr>
        <w:t xml:space="preserve">, which were </w:t>
      </w:r>
      <w:r w:rsidR="00E409F6">
        <w:t xml:space="preserve">the previously known </w:t>
      </w:r>
      <w:r w:rsidR="000457A5">
        <w:t>miRNA-</w:t>
      </w:r>
      <w:r w:rsidR="00E409F6">
        <w:t>involving</w:t>
      </w:r>
      <w:r w:rsidR="000457A5">
        <w:t xml:space="preserve"> </w:t>
      </w:r>
      <w:r>
        <w:rPr>
          <w:rFonts w:hint="eastAsia"/>
        </w:rPr>
        <w:t xml:space="preserve">processes. </w:t>
      </w:r>
      <w:r w:rsidR="00E409F6">
        <w:t>On the other hand</w:t>
      </w:r>
      <w:r>
        <w:rPr>
          <w:rFonts w:hint="eastAsia"/>
        </w:rPr>
        <w:t xml:space="preserve">, </w:t>
      </w:r>
      <w:r w:rsidRPr="00004628">
        <w:t>biological adhesion</w:t>
      </w:r>
      <w:r w:rsidR="00E409F6">
        <w:t xml:space="preserve"> </w:t>
      </w:r>
      <w:r w:rsidR="00E409F6">
        <w:rPr>
          <w:rFonts w:hint="eastAsia"/>
        </w:rPr>
        <w:t>was relatively high in</w:t>
      </w:r>
      <w:r w:rsidR="00E409F6">
        <w:t xml:space="preserve"> </w:t>
      </w:r>
      <w:r w:rsidR="00E409F6">
        <w:rPr>
          <w:rFonts w:hint="eastAsia"/>
        </w:rPr>
        <w:t>miRNA-miRNA coregulation</w:t>
      </w:r>
      <w:r>
        <w:rPr>
          <w:rFonts w:hint="eastAsia"/>
        </w:rPr>
        <w:t xml:space="preserve">, suggesting </w:t>
      </w:r>
      <w:r w:rsidR="00E409F6">
        <w:t>that miRNAs may regulate this process majorly in a</w:t>
      </w:r>
      <w:r>
        <w:rPr>
          <w:rFonts w:hint="eastAsia"/>
        </w:rPr>
        <w:t xml:space="preserve"> coordinat</w:t>
      </w:r>
      <w:r w:rsidR="00E409F6">
        <w:t>ion</w:t>
      </w:r>
      <w:r>
        <w:rPr>
          <w:rFonts w:hint="eastAsia"/>
        </w:rPr>
        <w:t xml:space="preserve"> </w:t>
      </w:r>
      <w:r w:rsidR="00E409F6">
        <w:t>manner</w:t>
      </w:r>
      <w:r>
        <w:rPr>
          <w:rFonts w:hint="eastAsia"/>
        </w:rPr>
        <w:t>.</w:t>
      </w:r>
    </w:p>
    <w:p w:rsidR="00984252" w:rsidRDefault="00984252" w:rsidP="00984252">
      <w:pPr>
        <w:ind w:firstLine="480"/>
        <w:jc w:val="both"/>
      </w:pPr>
      <w:r>
        <w:rPr>
          <w:rFonts w:hint="eastAsia"/>
        </w:rPr>
        <w:t xml:space="preserve">Moreover, many biological processes enriched in TF-miRNA </w:t>
      </w:r>
      <w:r w:rsidR="00D81E8E">
        <w:rPr>
          <w:rFonts w:hint="eastAsia"/>
        </w:rPr>
        <w:t>coregulation</w:t>
      </w:r>
      <w:r>
        <w:rPr>
          <w:rFonts w:hint="eastAsia"/>
        </w:rPr>
        <w:t xml:space="preserve"> were relatively poor in the regulation involving miRNAs only. In other words, those processes may be the typical processes needed to be coordinately regulated by TFs and miRNAs, and the coordination </w:t>
      </w:r>
      <w:r>
        <w:t xml:space="preserve">may provide a mechanism </w:t>
      </w:r>
      <w:r>
        <w:rPr>
          <w:rFonts w:hint="eastAsia"/>
        </w:rPr>
        <w:t xml:space="preserve">to switch expression programs. More importantly, it suggested that, by coordinating with TFs, miRNAs may engage in a wider diversity of biological processes, and these </w:t>
      </w:r>
      <w:r w:rsidRPr="009E3A6F">
        <w:t>undiscovered</w:t>
      </w:r>
      <w:r>
        <w:rPr>
          <w:rFonts w:hint="eastAsia"/>
        </w:rPr>
        <w:t xml:space="preserve"> processes were failed to be identified by traditional analysis of functional </w:t>
      </w:r>
      <w:r>
        <w:t>enrichment</w:t>
      </w:r>
      <w:r>
        <w:rPr>
          <w:rFonts w:hint="eastAsia"/>
        </w:rPr>
        <w:t xml:space="preserve"> for a single regulator.</w:t>
      </w:r>
    </w:p>
    <w:p w:rsidR="004D3D18" w:rsidRDefault="007554E8">
      <w:pPr>
        <w:pStyle w:val="2"/>
        <w:spacing w:line="360" w:lineRule="auto"/>
        <w:ind w:left="601" w:hanging="601"/>
        <w:rPr>
          <w:sz w:val="24"/>
        </w:rPr>
      </w:pPr>
      <w:bookmarkStart w:id="5" w:name="_Toc235710448"/>
      <w:r w:rsidRPr="007554E8">
        <w:rPr>
          <w:sz w:val="24"/>
        </w:rPr>
        <w:t>Functional coregulation networks</w:t>
      </w:r>
      <w:bookmarkEnd w:id="5"/>
    </w:p>
    <w:p w:rsidR="00C1397C" w:rsidRDefault="00C1397C" w:rsidP="00C1397C">
      <w:pPr>
        <w:jc w:val="both"/>
      </w:pPr>
      <w:r>
        <w:rPr>
          <w:rFonts w:hint="eastAsia"/>
        </w:rPr>
        <w:t xml:space="preserve">In the previous section, different regulators were connected by identified functional linkages, which represented that the two paired regulators may function in coordination with each other </w:t>
      </w:r>
      <w:r>
        <w:rPr>
          <w:rFonts w:hint="eastAsia"/>
        </w:rPr>
        <w:lastRenderedPageBreak/>
        <w:t xml:space="preserve">in a specific </w:t>
      </w:r>
      <w:r>
        <w:t>biological</w:t>
      </w:r>
      <w:r>
        <w:rPr>
          <w:rFonts w:hint="eastAsia"/>
        </w:rPr>
        <w:t xml:space="preserve"> process. We further built up functional </w:t>
      </w:r>
      <w:r w:rsidR="00D81E8E">
        <w:rPr>
          <w:rFonts w:hint="eastAsia"/>
        </w:rPr>
        <w:t>coregulation</w:t>
      </w:r>
      <w:r>
        <w:rPr>
          <w:rFonts w:hint="eastAsia"/>
        </w:rPr>
        <w:t xml:space="preserve"> networks from these linkages and found interesting </w:t>
      </w:r>
      <w:r>
        <w:t>properties</w:t>
      </w:r>
      <w:r>
        <w:rPr>
          <w:rFonts w:hint="eastAsia"/>
        </w:rPr>
        <w:t xml:space="preserve"> in the networks.</w:t>
      </w:r>
    </w:p>
    <w:p w:rsidR="00C1397C" w:rsidRDefault="00C1397C" w:rsidP="00C1397C">
      <w:pPr>
        <w:ind w:firstLine="480"/>
        <w:jc w:val="both"/>
      </w:pPr>
      <w:r>
        <w:rPr>
          <w:rFonts w:hint="eastAsia"/>
        </w:rPr>
        <w:t xml:space="preserve">Figure </w:t>
      </w:r>
      <w:r w:rsidR="00367A93">
        <w:t>4</w:t>
      </w:r>
      <w:r>
        <w:rPr>
          <w:rFonts w:hint="eastAsia"/>
        </w:rPr>
        <w:t xml:space="preserve"> show</w:t>
      </w:r>
      <w:r>
        <w:t>s</w:t>
      </w:r>
      <w:r>
        <w:rPr>
          <w:rFonts w:hint="eastAsia"/>
        </w:rPr>
        <w:t xml:space="preserve"> </w:t>
      </w:r>
      <w:r w:rsidR="00E217A6">
        <w:t xml:space="preserve">the </w:t>
      </w:r>
      <w:r>
        <w:rPr>
          <w:rFonts w:hint="eastAsia"/>
        </w:rPr>
        <w:t xml:space="preserve">three subnetwork examples </w:t>
      </w:r>
      <w:r w:rsidR="00E217A6">
        <w:t>(the largest connected component) for</w:t>
      </w:r>
      <w:r>
        <w:rPr>
          <w:rFonts w:hint="eastAsia"/>
        </w:rPr>
        <w:t xml:space="preserve"> different </w:t>
      </w:r>
      <w:r w:rsidR="00D81E8E">
        <w:rPr>
          <w:rFonts w:hint="eastAsia"/>
        </w:rPr>
        <w:t>coregulation</w:t>
      </w:r>
      <w:r>
        <w:rPr>
          <w:rFonts w:hint="eastAsia"/>
        </w:rPr>
        <w:t xml:space="preserve"> types. Obviously, it appears that the TF-TF </w:t>
      </w:r>
      <w:r w:rsidR="00D81E8E">
        <w:rPr>
          <w:rFonts w:hint="eastAsia"/>
        </w:rPr>
        <w:t>coregulation</w:t>
      </w:r>
      <w:r>
        <w:rPr>
          <w:rFonts w:hint="eastAsia"/>
        </w:rPr>
        <w:t xml:space="preserve"> network </w:t>
      </w:r>
      <w:r w:rsidR="00E217A6">
        <w:t xml:space="preserve">(Figure 4A) </w:t>
      </w:r>
      <w:r>
        <w:rPr>
          <w:rFonts w:hint="eastAsia"/>
        </w:rPr>
        <w:t xml:space="preserve">was in high density </w:t>
      </w:r>
      <w:r w:rsidR="00D81E8E">
        <w:rPr>
          <w:rFonts w:hint="eastAsia"/>
        </w:rPr>
        <w:t>coregulation</w:t>
      </w:r>
      <w:r>
        <w:rPr>
          <w:rFonts w:hint="eastAsia"/>
        </w:rPr>
        <w:t xml:space="preserve"> (avg. 3.52 links per pair) and full of </w:t>
      </w:r>
      <w:r w:rsidR="000225BD">
        <w:t>diversity</w:t>
      </w:r>
      <w:r>
        <w:rPr>
          <w:rFonts w:hint="eastAsia"/>
        </w:rPr>
        <w:t xml:space="preserve"> in edge types (avg. 5.70 edge types per regulator); in other words, TFs may function together in many kinds of biological processes. Likewise, the miRNA-miRNA </w:t>
      </w:r>
      <w:r w:rsidR="00D81E8E">
        <w:rPr>
          <w:rFonts w:hint="eastAsia"/>
        </w:rPr>
        <w:t>coregulation</w:t>
      </w:r>
      <w:r>
        <w:rPr>
          <w:rFonts w:hint="eastAsia"/>
        </w:rPr>
        <w:t xml:space="preserve"> </w:t>
      </w:r>
      <w:r>
        <w:t>network</w:t>
      </w:r>
      <w:r>
        <w:rPr>
          <w:rFonts w:hint="eastAsia"/>
        </w:rPr>
        <w:t xml:space="preserve"> </w:t>
      </w:r>
      <w:r w:rsidR="00E217A6">
        <w:t xml:space="preserve">(Figure 4B) </w:t>
      </w:r>
      <w:r>
        <w:rPr>
          <w:rFonts w:hint="eastAsia"/>
        </w:rPr>
        <w:t>show</w:t>
      </w:r>
      <w:r w:rsidR="00E217A6">
        <w:t>ed</w:t>
      </w:r>
      <w:r>
        <w:rPr>
          <w:rFonts w:hint="eastAsia"/>
        </w:rPr>
        <w:t xml:space="preserve"> similar high density </w:t>
      </w:r>
      <w:r w:rsidR="00D81E8E">
        <w:rPr>
          <w:rFonts w:hint="eastAsia"/>
        </w:rPr>
        <w:t>coregulation</w:t>
      </w:r>
      <w:r>
        <w:rPr>
          <w:rFonts w:hint="eastAsia"/>
        </w:rPr>
        <w:t xml:space="preserve"> (avg. 3.12 links per pair) but the diversity of involving processes was lower (avg. 3.92 edge types per regulator)</w:t>
      </w:r>
      <w:r w:rsidR="000225BD">
        <w:t xml:space="preserve"> than TF-TF coregulation</w:t>
      </w:r>
      <w:r>
        <w:rPr>
          <w:rFonts w:hint="eastAsia"/>
        </w:rPr>
        <w:t xml:space="preserve">. In contrast, the TF-miRNA </w:t>
      </w:r>
      <w:r w:rsidR="00D81E8E">
        <w:rPr>
          <w:rFonts w:hint="eastAsia"/>
        </w:rPr>
        <w:t>coregulation</w:t>
      </w:r>
      <w:r>
        <w:rPr>
          <w:rFonts w:hint="eastAsia"/>
        </w:rPr>
        <w:t xml:space="preserve"> </w:t>
      </w:r>
      <w:r w:rsidR="00E217A6">
        <w:t xml:space="preserve">network (Figure 4C) </w:t>
      </w:r>
      <w:r>
        <w:rPr>
          <w:rFonts w:hint="eastAsia"/>
        </w:rPr>
        <w:t xml:space="preserve">was in higher specificity (avg. 1.48 links per pair; avg. 2.22 edge types per </w:t>
      </w:r>
      <w:r>
        <w:t>regulator</w:t>
      </w:r>
      <w:r>
        <w:rPr>
          <w:rFonts w:hint="eastAsia"/>
        </w:rPr>
        <w:t xml:space="preserve">); that is, a TF may coordinate with different </w:t>
      </w:r>
      <w:r w:rsidR="00E217A6">
        <w:t>neighbour</w:t>
      </w:r>
      <w:r>
        <w:rPr>
          <w:rFonts w:hint="eastAsia"/>
        </w:rPr>
        <w:t xml:space="preserve"> miRNAs in specific biological processes, and </w:t>
      </w:r>
      <w:r w:rsidRPr="00A02F86">
        <w:rPr>
          <w:rFonts w:hint="eastAsia"/>
          <w:i/>
        </w:rPr>
        <w:t>vice versa</w:t>
      </w:r>
      <w:r>
        <w:rPr>
          <w:rFonts w:hint="eastAsia"/>
        </w:rPr>
        <w:t xml:space="preserve">. These results suggested that the cross-layer </w:t>
      </w:r>
      <w:r w:rsidR="00D81E8E">
        <w:rPr>
          <w:rFonts w:hint="eastAsia"/>
        </w:rPr>
        <w:t>coregulation</w:t>
      </w:r>
      <w:r>
        <w:rPr>
          <w:rFonts w:hint="eastAsia"/>
        </w:rPr>
        <w:t xml:space="preserve"> may have higher specificity than intra-layer </w:t>
      </w:r>
      <w:r w:rsidR="00D81E8E">
        <w:rPr>
          <w:rFonts w:hint="eastAsia"/>
        </w:rPr>
        <w:t>coregulation</w:t>
      </w:r>
      <w:r>
        <w:rPr>
          <w:rFonts w:hint="eastAsia"/>
        </w:rPr>
        <w:t>.</w:t>
      </w:r>
    </w:p>
    <w:p w:rsidR="004D3D18" w:rsidRDefault="007554E8">
      <w:pPr>
        <w:pStyle w:val="2"/>
        <w:spacing w:line="360" w:lineRule="auto"/>
        <w:ind w:left="601" w:hanging="601"/>
        <w:rPr>
          <w:sz w:val="24"/>
        </w:rPr>
      </w:pPr>
      <w:bookmarkStart w:id="6" w:name="_Toc235710449"/>
      <w:r w:rsidRPr="007554E8">
        <w:rPr>
          <w:sz w:val="24"/>
        </w:rPr>
        <w:t>Network motifs for coregulation pairs</w:t>
      </w:r>
      <w:bookmarkEnd w:id="6"/>
    </w:p>
    <w:p w:rsidR="00C1397C" w:rsidRDefault="00C1397C" w:rsidP="00C1397C">
      <w:pPr>
        <w:jc w:val="both"/>
      </w:pPr>
      <w:r>
        <w:rPr>
          <w:rFonts w:hint="eastAsia"/>
        </w:rPr>
        <w:t>Many studies</w:t>
      </w:r>
      <w:r w:rsidRPr="003C7DEF">
        <w:t xml:space="preserve"> ha</w:t>
      </w:r>
      <w:r>
        <w:rPr>
          <w:rFonts w:hint="eastAsia"/>
        </w:rPr>
        <w:t>ve</w:t>
      </w:r>
      <w:r w:rsidRPr="003C7DEF">
        <w:t xml:space="preserve"> been devoted to understanding network </w:t>
      </w:r>
      <w:r>
        <w:rPr>
          <w:rFonts w:hint="eastAsia"/>
        </w:rPr>
        <w:t>structures</w:t>
      </w:r>
      <w:r w:rsidRPr="003C7DEF">
        <w:t xml:space="preserve"> in gene regulatory networks</w:t>
      </w:r>
      <w:r>
        <w:rPr>
          <w:rFonts w:hint="eastAsia"/>
        </w:rPr>
        <w:t xml:space="preserve">, and </w:t>
      </w:r>
      <w:r w:rsidR="000225BD">
        <w:t xml:space="preserve">have </w:t>
      </w:r>
      <w:r>
        <w:rPr>
          <w:rFonts w:hint="eastAsia"/>
        </w:rPr>
        <w:t>found that most</w:t>
      </w:r>
      <w:r w:rsidRPr="005750C9">
        <w:t xml:space="preserve"> networks seem to be largely composed of occurring</w:t>
      </w:r>
      <w:r>
        <w:rPr>
          <w:rFonts w:hint="eastAsia"/>
        </w:rPr>
        <w:t xml:space="preserve"> patterns, called </w:t>
      </w:r>
      <w:r w:rsidRPr="005750C9">
        <w:t>network motifs</w:t>
      </w:r>
      <w:r>
        <w:rPr>
          <w:rFonts w:hint="eastAsia"/>
        </w:rPr>
        <w:t xml:space="preserve">. </w:t>
      </w:r>
      <w:r w:rsidRPr="005750C9">
        <w:t>The functions associated with common network motifs</w:t>
      </w:r>
      <w:r>
        <w:rPr>
          <w:rFonts w:hint="eastAsia"/>
        </w:rPr>
        <w:t xml:space="preserve">, such as </w:t>
      </w:r>
      <w:r w:rsidRPr="005750C9">
        <w:t>auto-regulation</w:t>
      </w:r>
      <w:r>
        <w:rPr>
          <w:rFonts w:hint="eastAsia"/>
        </w:rPr>
        <w:t xml:space="preserve"> and f</w:t>
      </w:r>
      <w:r w:rsidRPr="005750C9">
        <w:t>eed-forward loops</w:t>
      </w:r>
      <w:r>
        <w:rPr>
          <w:rFonts w:hint="eastAsia"/>
        </w:rPr>
        <w:t xml:space="preserve"> (FFLs),</w:t>
      </w:r>
      <w:r w:rsidRPr="005750C9">
        <w:t xml:space="preserve"> were </w:t>
      </w:r>
      <w:r>
        <w:rPr>
          <w:rFonts w:hint="eastAsia"/>
        </w:rPr>
        <w:t xml:space="preserve">discovered </w:t>
      </w:r>
      <w:r w:rsidRPr="005750C9">
        <w:t xml:space="preserve">and </w:t>
      </w:r>
      <w:r>
        <w:rPr>
          <w:rFonts w:hint="eastAsia"/>
        </w:rPr>
        <w:t>revealed</w:t>
      </w:r>
      <w:r w:rsidRPr="005750C9">
        <w:t xml:space="preserve"> by several research</w:t>
      </w:r>
      <w:r>
        <w:rPr>
          <w:rFonts w:hint="eastAsia"/>
        </w:rPr>
        <w:t>e</w:t>
      </w:r>
      <w:r w:rsidRPr="005750C9">
        <w:t>s both theoretically and experimentally</w:t>
      </w:r>
      <w:r>
        <w:rPr>
          <w:rFonts w:hint="eastAsia"/>
        </w:rPr>
        <w:t xml:space="preserve"> </w:t>
      </w:r>
      <w:r w:rsidR="004D3D18">
        <w:fldChar w:fldCharType="begin">
          <w:fldData xml:space="preserve">PEVuZE5vdGU+PENpdGU+PEF1dGhvcj5TaGFsZ2k8L0F1dGhvcj48WWVhcj4yMDA3PC9ZZWFyPjxS
ZWNOdW0+OTwvUmVjTnVtPjxyZWNvcmQ+PHJlYy1udW1iZXI+OTwvcmVjLW51bWJlcj48Zm9yZWln
bi1rZXlzPjxrZXkgYXBwPSJFTiIgZGItaWQ9Inhyc2FyMDlmbXA5ZXZyZXZ3ZDZ4c3gyMTB4OXdm
ZXJ2ZXZ0eCI+OTwva2V5PjwvZm9yZWlnbi1rZXlzPjxyZWYtdHlwZSBuYW1lPSJKb3VybmFsIEFy
dGljbGUiPjE3PC9yZWYtdHlwZT48Y29udHJpYnV0b3JzPjxhdXRob3JzPjxhdXRob3I+U2hhbGdp
LCBSLjwvYXV0aG9yPjxhdXRob3I+TGllYmVyLCBELjwvYXV0aG9yPjxhdXRob3I+T3JlbiwgTS48
L2F1dGhvcj48YXV0aG9yPlBpbHBlbCwgWS48L2F1dGhvcj48L2F1dGhvcnM+PC9jb250cmlidXRv
cnM+PGF1dGgtYWRkcmVzcz5EZXBhcnRtZW50IG9mIE1vbGVjdWxhciBHZW5ldGljcywgV2Vpem1h
bm4gSW5zdGl0dXRlIG9mIFNjaWVuY2UsIFJlaG92b3QsIElzcmFlbC48L2F1dGgtYWRkcmVzcz48
dGl0bGVzPjx0aXRsZT5HbG9iYWwgYW5kIGxvY2FsIGFyY2hpdGVjdHVyZSBvZiB0aGUgbWFtbWFs
aWFuIG1pY3JvUk5BLXRyYW5zY3JpcHRpb24gZmFjdG9yIHJlZ3VsYXRvcnkgbmV0d29yazwvdGl0
bGU+PHNlY29uZGFyeS10aXRsZT5QTG9TIENvbXB1dCBCaW9sPC9zZWNvbmRhcnktdGl0bGU+PC90
aXRsZXM+PHBlcmlvZGljYWw+PGZ1bGwtdGl0bGU+UExvUyBDb21wdXQgQmlvbDwvZnVsbC10aXRs
ZT48L3BlcmlvZGljYWw+PHBhZ2VzPmUxMzE8L3BhZ2VzPjx2b2x1bWU+Mzwvdm9sdW1lPjxudW1i
ZXI+NzwvbnVtYmVyPjxlZGl0aW9uPjIwMDcvMDcvMTc8L2VkaXRpb24+PGtleXdvcmRzPjxrZXl3
b3JkPkFsZ29yaXRobXM8L2tleXdvcmQ+PGtleXdvcmQ+QW5pbWFsczwva2V5d29yZD48a2V5d29y
ZD5CYXNlIFNlcXVlbmNlPC9rZXl3b3JkPjxrZXl3b3JkPkJpbmRpbmcgU2l0ZXM8L2tleXdvcmQ+
PGtleXdvcmQ+Q29uc2VydmVkIFNlcXVlbmNlPC9rZXl3b3JkPjxrZXl3b3JkPkZlZWRiYWNrLCBC
aW9jaGVtaWNhbDwva2V5d29yZD48a2V5d29yZD5HZW5lIEV4cHJlc3Npb24vcGh5c2lvbG9neTwv
a2V5d29yZD48a2V5d29yZD5HZW5lIEV4cHJlc3Npb24gUHJvZmlsaW5nPC9rZXl3b3JkPjxrZXl3
b3JkPkdlbmUgRXhwcmVzc2lvbiBSZWd1bGF0aW9uL2dlbmV0aWNzPC9rZXl3b3JkPjxrZXl3b3Jk
PipHZW5lIFJlZ3VsYXRvcnkgTmV0d29ya3M8L2tleXdvcmQ+PGtleXdvcmQ+R2VuZXMsIFJlZ3Vs
YXRvci9nZW5ldGljczwva2V5d29yZD48a2V5d29yZD5IdW1hbnM8L2tleXdvcmQ+PGtleXdvcmQ+
TWFtbWFscy9nZW5ldGljczwva2V5d29yZD48a2V5d29yZD5NaWNyb1JOQXMvKmFuYWx5c2lzL21l
dGFib2xpc208L2tleXdvcmQ+PGtleXdvcmQ+UHJvbW90ZXIgUmVnaW9ucyAoR2VuZXRpY3MpPC9r
ZXl3b3JkPjxrZXl3b3JkPlNpZ25hbCBUcmFuc2R1Y3Rpb24vZ2VuZXRpY3M8L2tleXdvcmQ+PGtl
eXdvcmQ+VHJhbnNjcmlwdGlvbiBGYWN0b3JzLyphbmFseXNpcy9tZXRhYm9saXNtPC9rZXl3b3Jk
Pjwva2V5d29yZHM+PGRhdGVzPjx5ZWFyPjIwMDc8L3llYXI+PHB1Yi1kYXRlcz48ZGF0ZT5KdWw8
L2RhdGU+PC9wdWItZGF0ZXM+PC9kYXRlcz48aXNibj4xNTUzLTczNTggKEVsZWN0cm9uaWMpPC9p
c2JuPjxhY2Nlc3Npb24tbnVtPjE3NjMwODI2PC9hY2Nlc3Npb24tbnVtPjx1cmxzPjxyZWxhdGVk
LXVybHM+PHVybD5odHRwOi8vd3d3Lm5jYmkubmxtLm5paC5nb3YvZW50cmV6L3F1ZXJ5LmZjZ2k/
Y21kPVJldHJpZXZlJmFtcDtkYj1QdWJNZWQmYW1wO2RvcHQ9Q2l0YXRpb24mYW1wO2xpc3RfdWlk
cz0xNzYzMDgyNjwvdXJsPjwvcmVsYXRlZC11cmxzPjwvdXJscz48Y3VzdG9tMj4xOTE0MzcxPC9j
dXN0b20yPjxlbGVjdHJvbmljLXJlc291cmNlLW51bT4wNi1QTENCLVJBLTA1NDMgW3BpaV0mI3hE
OzEwLjEzNzEvam91cm5hbC5wY2JpLjAwMzAxMzE8L2VsZWN0cm9uaWMtcmVzb3VyY2UtbnVtPjxs
YW5ndWFnZT5lbmc8L2xhbmd1YWdlPjwvcmVjb3JkPjwvQ2l0ZT48Q2l0ZT48QXV0aG9yPkJyb3No
PC9BdXRob3I+PFllYXI+MjAwODwvWWVhcj48UmVjTnVtPjI2PC9SZWNOdW0+PHJlY29yZD48cmVj
LW51bWJlcj4yNjwvcmVjLW51bWJlcj48Zm9yZWlnbi1rZXlzPjxrZXkgYXBwPSJFTiIgZGItaWQ9
Inhyc2FyMDlmbXA5ZXZyZXZ3ZDZ4c3gyMTB4OXdmZXJ2ZXZ0eCI+MjY8L2tleT48L2ZvcmVpZ24t
a2V5cz48cmVmLXR5cGUgbmFtZT0iSm91cm5hbCBBcnRpY2xlIj4xNzwvcmVmLXR5cGU+PGNvbnRy
aWJ1dG9ycz48YXV0aG9ycz48YXV0aG9yPkJyb3NoLCBSYW48L2F1dGhvcj48YXV0aG9yPlNoYWxn
aSwgUmV1dDwvYXV0aG9yPjxhdXRob3I+TGlyYW4sIEF0YXI8L2F1dGhvcj48YXV0aG9yPkxhbmRh
biwgR2lsYWQ8L2F1dGhvcj48YXV0aG9yPktvcm90YXlldiwgS2F0eWE8L2F1dGhvcj48YXV0aG9y
Pk5ndXllbiwgR2lhbmcgSHVvbmc8L2F1dGhvcj48YXV0aG9yPkVuZXJseSwgRXNwZW48L2F1dGhv
cj48YXV0aG9yPkpvaG5zZW4sIEhpbGRlPC9hdXRob3I+PGF1dGhvcj5CdWdhbmltLCBZb3NlZjwv
YXV0aG9yPjxhdXRob3I+U29sb21vbiwgSGlsbGE8L2F1dGhvcj48YXV0aG9yPkdvbGRzdGVpbiwg
SWRvPC9hdXRob3I+PGF1dGhvcj5NYWRhciwgU2hhbG9tPC9hdXRob3I+PGF1dGhvcj5Hb2xkZmlu
Z2VyLCBOYW9taTwvYXV0aG9yPjxhdXRob3I+Qm9ycmVzZW4tRGFsZSwgQW5uZS1MaXNlPC9hdXRo
b3I+PGF1dGhvcj5HaW5zYmVyZywgRG9yb248L2F1dGhvcj48YXV0aG9yPkhhcnJpcywgQ3VydGlz
IEMuPC9hdXRob3I+PGF1dGhvcj5QaWxwZWwsIFlpdHpoYWs8L2F1dGhvcj48YXV0aG9yPk9yZW4s
IE1vc2hlPC9hdXRob3I+PGF1dGhvcj5Sb3R0ZXIsIFZhcmRhPC9hdXRob3I+PC9hdXRob3JzPjwv
Y29udHJpYnV0b3JzPjx0aXRsZXM+PHRpdGxlPnA1My1yZXByZXNzZWQgbWlSTkFzIGFyZSBpbnZv
bHZlZCB3aXRoIEUyRiBpbiBhIGZlZWQtZm9yd2FyZCBsb29wIHByb21vdGluZyBwcm9saWZlcmF0
aW9uPC90aXRsZT48c2Vjb25kYXJ5LXRpdGxlPk1vbCBTeXN0IEJpb2w8L3NlY29uZGFyeS10aXRs
ZT48L3RpdGxlcz48cGVyaW9kaWNhbD48ZnVsbC10aXRsZT5Nb2wgU3lzdCBCaW9sPC9mdWxsLXRp
dGxlPjwvcGVyaW9kaWNhbD48dm9sdW1lPjQ8L3ZvbHVtZT48ZGF0ZXM+PHllYXI+MjAwODwveWVh
cj48L2RhdGVzPjxwdWJsaXNoZXI+RU1CTyBhbmQgTmF0dXJlIFB1Ymxpc2hpbmcgR3JvdXA8L3B1
Ymxpc2hlcj48dXJscz48cmVsYXRlZC11cmxzPjx1cmw+aHR0cDovL2R4LmRvaS5vcmcvMTAuMTAz
OC9tc2IuMjAwOC42NTwvdXJsPjx1cmw+aHR0cDovL3d3dy5uYXR1cmUuY29tL21zYi9qb3VybmFs
L3Y0L24xL3N1cHBpbmZvL21zYjIwMDg2NV9TMS5odG1sPC91cmw+PC9yZWxhdGVkLXVybHM+PC91
cmxzPjwvcmVjb3JkPjwvQ2l0ZT48Q2l0ZT48QXV0aG9yPlpob3U8L0F1dGhvcj48WWVhcj4yMDA3
PC9ZZWFyPjxSZWNOdW0+MjcxPC9SZWNOdW0+PHJlY29yZD48cmVjLW51bWJlcj4yNzE8L3JlYy1u
dW1iZXI+PGZvcmVpZ24ta2V5cz48a2V5IGFwcD0iRU4iIGRiLWlkPSJ4cnNhcjA5Zm1wOWV2cmV2
d2Q2eHN4MjEweDl3ZmVydmV2dHgiPjI3MTwva2V5PjwvZm9yZWlnbi1rZXlzPjxyZWYtdHlwZSBu
YW1lPSJKb3VybmFsIEFydGljbGUiPjE3PC9yZWYtdHlwZT48Y29udHJpYnV0b3JzPjxhdXRob3Jz
PjxhdXRob3I+WmhvdSwgWS48L2F1dGhvcj48YXV0aG9yPkZlcmd1c29uLCBKLjwvYXV0aG9yPjxh
dXRob3I+Q2hhbmcsIEouIFQuPC9hdXRob3I+PGF1dGhvcj5LbHVnZXIsIFkuPC9hdXRob3I+PC9h
dXRob3JzPjwvY29udHJpYnV0b3JzPjxhdXRoLWFkZHJlc3M+RGVwYXJ0bWVudCBvZiBDZWxsIEJp
b2xvZ3ksIE5ldyBZb3JrIFVuaXZlcnNpdHkgU2Nob29sIG9mIE1lZGljaW5lLCBOZXcgWW9yaywg
TmV3IFlvcmsgMTAwMTYsIFVTQS4geXpob3VAc2F0dXJuLm1lZC5ueXUuZWR1PC9hdXRoLWFkZHJl
c3M+PHRpdGxlcz48dGl0bGU+SW50ZXItIGFuZCBpbnRyYS1jb21iaW5hdG9yaWFsIHJlZ3VsYXRp
b24gYnkgdHJhbnNjcmlwdGlvbiBmYWN0b3JzIGFuZCBtaWNyb1JOQXM8L3RpdGxlPjxzZWNvbmRh
cnktdGl0bGU+Qk1DIEdlbm9taWNzPC9zZWNvbmRhcnktdGl0bGU+PC90aXRsZXM+PHBlcmlvZGlj
YWw+PGZ1bGwtdGl0bGU+Qk1DIEdlbm9taWNzPC9mdWxsLXRpdGxlPjwvcGVyaW9kaWNhbD48cGFn
ZXM+Mzk2PC9wYWdlcz48dm9sdW1lPjg8L3ZvbHVtZT48ZWRpdGlvbj4yMDA3LzExLzAxPC9lZGl0
aW9uPjxrZXl3b3Jkcz48a2V5d29yZD5BbmltYWxzPC9rZXl3b3JkPjxrZXl3b3JkPkJheWVzIFRo
ZW9yZW08L2tleXdvcmQ+PGtleXdvcmQ+RG9nczwva2V5d29yZD48a2V5d29yZD5HZW5lIEV4cHJl
c3Npb24gUmVndWxhdGlvbi8qcGh5c2lvbG9neTwva2V5d29yZD48a2V5d29yZD5HZW5lIFJlZ3Vs
YXRvcnkgTmV0d29ya3MvKnBoeXNpb2xvZ3k8L2tleXdvcmQ+PGtleXdvcmQ+SHVtYW5zPC9rZXl3
b3JkPjxrZXl3b3JkPk1pY2U8L2tleXdvcmQ+PGtleXdvcmQ+TWljcm9STkFzLypwaHlzaW9sb2d5
PC9rZXl3b3JkPjxrZXl3b3JkPk1vZGVscywgQmlvbG9naWNhbDwva2V5d29yZD48a2V5d29yZD5Q
YW4gdHJvZ2xvZHl0ZXM8L2tleXdvcmQ+PGtleXdvcmQ+UmF0czwva2V5d29yZD48a2V5d29yZD5U
cmFuc2NyaXB0aW9uIEZhY3RvcnMvKnBoeXNpb2xvZ3k8L2tleXdvcmQ+PC9rZXl3b3Jkcz48ZGF0
ZXM+PHllYXI+MjAwNzwveWVhcj48L2RhdGVzPjxpc2JuPjE0NzEtMjE2NCAoRWxlY3Ryb25pYyk8
L2lzYm4+PGFjY2Vzc2lvbi1udW0+MTc5NzEyMjM8L2FjY2Vzc2lvbi1udW0+PHVybHM+PHJlbGF0
ZWQtdXJscz48dXJsPmh0dHA6Ly93d3cubmNiaS5ubG0ubmloLmdvdi9lbnRyZXovcXVlcnkuZmNn
aT9jbWQ9UmV0cmlldmUmYW1wO2RiPVB1Yk1lZCZhbXA7ZG9wdD1DaXRhdGlvbiZhbXA7bGlzdF91
aWRzPTE3OTcxMjIzPC91cmw+PC9yZWxhdGVkLXVybHM+PC91cmxzPjxjdXN0b20yPjIyMDYwNDA8
L2N1c3RvbTI+PGVsZWN0cm9uaWMtcmVzb3VyY2UtbnVtPjE0NzEtMjE2NC04LTM5NiBbcGlpXSYj
eEQ7MTAuMTE4Ni8xNDcxLTIxNjQtOC0zOTY8L2VsZWN0cm9uaWMtcmVzb3VyY2UtbnVtPjxsYW5n
dWFnZT5lbmc8L2xhbmd1YWdlPjwvcmVjb3JkPjwvQ2l0ZT48Q2l0ZT48QXV0aG9yPlNoZW4tT3Jy
PC9BdXRob3I+PFllYXI+MjAwMjwvWWVhcj48UmVjTnVtPjI1OTwvUmVjTnVtPjxyZWNvcmQ+PHJl
Yy1udW1iZXI+MjU5PC9yZWMtbnVtYmVyPjxmb3JlaWduLWtleXM+PGtleSBhcHA9IkVOIiBkYi1p
ZD0ieHJzYXIwOWZtcDlldnJldndkNnhzeDIxMHg5d2ZlcnZldnR4Ij4yNTk8L2tleT48L2ZvcmVp
Z24ta2V5cz48cmVmLXR5cGUgbmFtZT0iSm91cm5hbCBBcnRpY2xlIj4xNzwvcmVmLXR5cGU+PGNv
bnRyaWJ1dG9ycz48YXV0aG9ycz48YXV0aG9yPlNoZW4tT3JyLCBTLiBTLjwvYXV0aG9yPjxhdXRo
b3I+TWlsbywgUi48L2F1dGhvcj48YXV0aG9yPk1hbmdhbiwgUy48L2F1dGhvcj48YXV0aG9yPkFs
b24sIFUuPC9hdXRob3I+PC9hdXRob3JzPjwvY29udHJpYnV0b3JzPjxhdXRoLWFkZHJlc3M+RGVw
YXJ0bWVudCBvZiBNb2xlY3VsYXIgQ2VsbCBCaW9sb2d5LCBXZWl6bWFubiBJbnN0aXR1dGUgb2Yg
U2NpZW5jZSwgUmVob3ZvdCA3NjEwMCwgSXNyYWVsLjwvYXV0aC1hZGRyZXNzPjx0aXRsZXM+PHRp
dGxlPk5ldHdvcmsgbW90aWZzIGluIHRoZSB0cmFuc2NyaXB0aW9uYWwgcmVndWxhdGlvbiBuZXR3
b3JrIG9mIEVzY2hlcmljaGlhIGNvbGk8L3RpdGxlPjxzZWNvbmRhcnktdGl0bGU+TmF0IEdlbmV0
PC9zZWNvbmRhcnktdGl0bGU+PC90aXRsZXM+PHBlcmlvZGljYWw+PGZ1bGwtdGl0bGU+TmF0IEdl
bmV0PC9mdWxsLXRpdGxlPjwvcGVyaW9kaWNhbD48cGFnZXM+NjQtODwvcGFnZXM+PHZvbHVtZT4z
MTwvdm9sdW1lPjxudW1iZXI+MTwvbnVtYmVyPjxlZGl0aW9uPjIwMDIvMDQvMjM8L2VkaXRpb24+
PGtleXdvcmRzPjxrZXl3b3JkPkFsZ29yaXRobXM8L2tleXdvcmQ+PGtleXdvcmQ+RGF0YWJhc2Vz
LCBHZW5ldGljPC9rZXl3b3JkPjxrZXl3b3JkPkVzY2hlcmljaGlhIGNvbGkvKmdlbmV0aWNzPC9r
ZXl3b3JkPjxrZXl3b3JkPkdlbmUgRXhwcmVzc2lvbiBSZWd1bGF0aW9uLCBCYWN0ZXJpYWw8L2tl
eXdvcmQ+PGtleXdvcmQ+R2VuZXMsIEJhY3RlcmlhbDwva2V5d29yZD48a2V5d29yZD5Nb2RlbHMs
IEdlbmV0aWM8L2tleXdvcmQ+PGtleXdvcmQ+UmVndWxvbjwva2V5d29yZD48a2V5d29yZD5TaWdu
YWwgVHJhbnNkdWN0aW9uPC9rZXl3b3JkPjxrZXl3b3JkPlRyYW5zY3JpcHRpb24gRmFjdG9ycy9n
ZW5ldGljczwva2V5d29yZD48a2V5d29yZD4qVHJhbnNjcmlwdGlvbiwgR2VuZXRpYzwva2V5d29y
ZD48L2tleXdvcmRzPjxkYXRlcz48eWVhcj4yMDAyPC95ZWFyPjxwdWItZGF0ZXM+PGRhdGU+TWF5
PC9kYXRlPjwvcHViLWRhdGVzPjwvZGF0ZXM+PGlzYm4+MTA2MS00MDM2IChQcmludCk8L2lzYm4+
PGFjY2Vzc2lvbi1udW0+MTE5Njc1Mzg8L2FjY2Vzc2lvbi1udW0+PHVybHM+PHJlbGF0ZWQtdXJs
cz48dXJsPmh0dHA6Ly93d3cubmNiaS5ubG0ubmloLmdvdi9lbnRyZXovcXVlcnkuZmNnaT9jbWQ9
UmV0cmlldmUmYW1wO2RiPVB1Yk1lZCZhbXA7ZG9wdD1DaXRhdGlvbiZhbXA7bGlzdF91aWRzPTEx
OTY3NTM4PC91cmw+PC9yZWxhdGVkLXVybHM+PC91cmxzPjxlbGVjdHJvbmljLXJlc291cmNlLW51
bT4xMC4xMDM4L25nODgxJiN4RDtuZzg4MSBbcGlpXTwvZWxlY3Ryb25pYy1yZXNvdXJjZS1udW0+
PGxhbmd1YWdlPmVuZzwvbGFuZ3VhZ2U+PC9yZWNvcmQ+PC9DaXRlPjxDaXRlPjxBdXRob3I+TWls
bzwvQXV0aG9yPjxZZWFyPjIwMDI8L1llYXI+PFJlY051bT42PC9SZWNOdW0+PHJlY29yZD48cmVj
LW51bWJlcj42PC9yZWMtbnVtYmVyPjxmb3JlaWduLWtleXM+PGtleSBhcHA9IkVOIiBkYi1pZD0i
eHJzYXIwOWZtcDlldnJldndkNnhzeDIxMHg5d2ZlcnZldnR4Ij42PC9rZXk+PC9mb3JlaWduLWtl
eXM+PHJlZi10eXBlIG5hbWU9IkpvdXJuYWwgQXJ0aWNsZSI+MTc8L3JlZi10eXBlPjxjb250cmli
dXRvcnM+PGF1dGhvcnM+PGF1dGhvcj5NaWxvLCBSLjwvYXV0aG9yPjxhdXRob3I+U2hlbi1PcnIs
IFMuPC9hdXRob3I+PGF1dGhvcj5JdHprb3ZpdHosIFMuPC9hdXRob3I+PGF1dGhvcj5LYXNodGFu
LCBOLjwvYXV0aG9yPjxhdXRob3I+Q2hrbG92c2tpaSwgRC48L2F1dGhvcj48YXV0aG9yPkFsb24s
IFUuPC9hdXRob3I+PC9hdXRob3JzPjwvY29udHJpYnV0b3JzPjxhdXRoLWFkZHJlc3M+RGVwYXJ0
bWVudHMgb2YgUGh5c2ljcyBvZiBDb21wbGV4IFN5c3RlbXMgYW5kIE1vbGVjdWxhciBDZWxsIEJp
b2xvZ3ksIFdlaXptYW5uIEluc3RpdHV0ZSBvZiBTY2llbmNlLCBSZWhvdm90LCBJc3JhZWwgNzYx
MDAuPC9hdXRoLWFkZHJlc3M+PHRpdGxlcz48dGl0bGU+TmV0d29yayBtb3RpZnM6IHNpbXBsZSBi
dWlsZGluZyBibG9ja3Mgb2YgY29tcGxleCBuZXR3b3JrczwvdGl0bGU+PHNlY29uZGFyeS10aXRs
ZT5TY2llbmNlPC9zZWNvbmRhcnktdGl0bGU+PC90aXRsZXM+PHBlcmlvZGljYWw+PGZ1bGwtdGl0
bGU+U2NpZW5jZTwvZnVsbC10aXRsZT48L3BlcmlvZGljYWw+PHBhZ2VzPjgyNC03PC9wYWdlcz48
dm9sdW1lPjI5ODwvdm9sdW1lPjxudW1iZXI+NTU5NDwvbnVtYmVyPjxlZGl0aW9uPjIwMDIvMTAv
MjY8L2VkaXRpb24+PGtleXdvcmRzPjxrZXl3b3JkPipBbGdvcml0aG1zPC9rZXl3b3JkPjxrZXl3
b3JkPkFuaW1hbHM8L2tleXdvcmQ+PGtleXdvcmQ+Q2Flbm9yaGFiZGl0aXMgZWxlZ2Fucy9hbmF0
b215ICZhbXA7IGhpc3RvbG9neS9waHlzaW9sb2d5PC9rZXl3b3JkPjxrZXl3b3JkPipFbGVjdHJv
bmljczwva2V5d29yZD48a2V5d29yZD5Fc2NoZXJpY2hpYSBjb2xpL2dlbmV0aWNzPC9rZXl3b3Jk
PjxrZXl3b3JkPipGb29kIENoYWluPC9rZXl3b3JkPjxrZXl3b3JkPipHZW5lIEV4cHJlc3Npb24g
UmVndWxhdGlvbjwva2V5d29yZD48a2V5d29yZD4qSW50ZXJuZXQ8L2tleXdvcmQ+PGtleXdvcmQ+
TmVydmUgTmV0LypwaHlzaW9sb2d5PC9rZXl3b3JkPjxrZXl3b3JkPk5ldXJvbnMvcGh5c2lvbG9n
eTwva2V5d29yZD48a2V5d29yZD5TYWNjaGFyb215Y2VzIGNlcmV2aXNpYWUvZ2VuZXRpY3M8L2tl
eXdvcmQ+PGtleXdvcmQ+U3luYXBzZXMvcGh5c2lvbG9neTwva2V5d29yZD48L2tleXdvcmRzPjxk
YXRlcz48eWVhcj4yMDAyPC95ZWFyPjxwdWItZGF0ZXM+PGRhdGU+T2N0IDI1PC9kYXRlPjwvcHVi
LWRhdGVzPjwvZGF0ZXM+PGlzYm4+MTA5NS05MjAzIChFbGVjdHJvbmljKTwvaXNibj48YWNjZXNz
aW9uLW51bT4xMjM5OTU5MDwvYWNjZXNzaW9uLW51bT48dXJscz48cmVsYXRlZC11cmxzPjx1cmw+
aHR0cDovL3d3dy5uY2JpLm5sbS5uaWguZ292L2VudHJlei9xdWVyeS5mY2dpP2NtZD1SZXRyaWV2
ZSZhbXA7ZGI9UHViTWVkJmFtcDtkb3B0PUNpdGF0aW9uJmFtcDtsaXN0X3VpZHM9MTIzOTk1OTA8
L3VybD48L3JlbGF0ZWQtdXJscz48L3VybHM+PGVsZWN0cm9uaWMtcmVzb3VyY2UtbnVtPjEwLjEx
MjYvc2NpZW5jZS4yOTguNTU5NC44MjQmI3hEOzI5OC81NTk0LzgyNCBbcGlpXTwvZWxlY3Ryb25p
Yy1yZXNvdXJjZS1udW0+PGxhbmd1YWdlPmVuZzwvbGFuZ3VhZ2U+PC9yZWNvcmQ+PC9DaXRlPjxD
aXRlPjxBdXRob3I+WXU8L0F1dGhvcj48WWVhcj4yMDA4PC9ZZWFyPjxSZWNOdW0+MzwvUmVjTnVt
PjxyZWNvcmQ+PHJlYy1udW1iZXI+MzwvcmVjLW51bWJlcj48Zm9yZWlnbi1rZXlzPjxrZXkgYXBw
PSJFTiIgZGItaWQ9Inhyc2FyMDlmbXA5ZXZyZXZ3ZDZ4c3gyMTB4OXdmZXJ2ZXZ0eCI+Mzwva2V5
PjwvZm9yZWlnbi1rZXlzPjxyZWYtdHlwZSBuYW1lPSJKb3VybmFsIEFydGljbGUiPjE3PC9yZWYt
dHlwZT48Y29udHJpYnV0b3JzPjxhdXRob3JzPjxhdXRob3I+WXUsIFguPC9hdXRob3I+PGF1dGhv
cj5MaW4sIEouPC9hdXRob3I+PGF1dGhvcj5aYWNrLCBELiBKLjwvYXV0aG9yPjxhdXRob3I+TWVu
ZGVsbCwgSi4gVC48L2F1dGhvcj48YXV0aG9yPlFpYW4sIEouPC9hdXRob3I+PC9hdXRob3JzPjwv
Y29udHJpYnV0b3JzPjxhdXRoLWFkZHJlc3M+V2lsbWVyIEluc3RpdHV0ZSwgRGVwYXJ0bWVudCBv
ZiBNb2xlY3VsYXIgQmlvbG9neSBhbmQgR2VuZXRpY3MsIEJhbHRpbW9yZSwgTUQgMjEyODcsIFVT
QS48L2F1dGgtYWRkcmVzcz48dGl0bGVzPjx0aXRsZT5BbmFseXNpcyBvZiByZWd1bGF0b3J5IG5l
dHdvcmsgdG9wb2xvZ3kgcmV2ZWFscyBmdW5jdGlvbmFsbHkgZGlzdGluY3QgY2xhc3NlcyBvZiBt
aWNyb1JOQXM8L3RpdGxlPjxzZWNvbmRhcnktdGl0bGU+TnVjbGVpYyBBY2lkcyBSZXM8L3NlY29u
ZGFyeS10aXRsZT48L3RpdGxlcz48cGVyaW9kaWNhbD48ZnVsbC10aXRsZT5OdWNsZWljIEFjaWRz
IFJlczwvZnVsbC10aXRsZT48L3BlcmlvZGljYWw+PHBhZ2VzPjY0OTQtNTAzPC9wYWdlcz48dm9s
dW1lPjM2PC92b2x1bWU+PG51bWJlcj4yMDwvbnVtYmVyPjxlZGl0aW9uPjIwMDgvMTAvMTg8L2Vk
aXRpb24+PGRhdGVzPjx5ZWFyPjIwMDg8L3llYXI+PHB1Yi1kYXRlcz48ZGF0ZT5Ob3Y8L2RhdGU+
PC9wdWItZGF0ZXM+PC9kYXRlcz48aXNibj4xMzYyLTQ5NjIgKEVsZWN0cm9uaWMpPC9pc2JuPjxh
Y2Nlc3Npb24tbnVtPjE4OTI3MTA4PC9hY2Nlc3Npb24tbnVtPjx1cmxzPjxyZWxhdGVkLXVybHM+
PHVybD5odHRwOi8vd3d3Lm5jYmkubmxtLm5paC5nb3YvZW50cmV6L3F1ZXJ5LmZjZ2k/Y21kPVJl
dHJpZXZlJmFtcDtkYj1QdWJNZWQmYW1wO2RvcHQ9Q2l0YXRpb24mYW1wO2xpc3RfdWlkcz0xODky
NzEwODwvdXJsPjwvcmVsYXRlZC11cmxzPjwvdXJscz48Y3VzdG9tMj4yNTgyNjEzPC9jdXN0b20y
PjxlbGVjdHJvbmljLXJlc291cmNlLW51bT5na243MTIgW3BpaV0mI3hEOzEwLjEwOTMvbmFyL2dr
bjcxMjwvZWxlY3Ryb25pYy1yZXNvdXJjZS1udW0+PGxhbmd1YWdlPmVuZzwvbGFuZ3VhZ2U+PC9y
ZWNvcmQ+PC9DaXRlPjxDaXRlPjxBdXRob3I+VHNhbmc8L0F1dGhvcj48WWVhcj4yMDA3PC9ZZWFy
PjxSZWNOdW0+NDwvUmVjTnVtPjxyZWNvcmQ+PHJlYy1udW1iZXI+NDwvcmVjLW51bWJlcj48Zm9y
ZWlnbi1rZXlzPjxrZXkgYXBwPSJFTiIgZGItaWQ9Inhyc2FyMDlmbXA5ZXZyZXZ3ZDZ4c3gyMTB4
OXdmZXJ2ZXZ0eCI+NDwva2V5PjwvZm9yZWlnbi1rZXlzPjxyZWYtdHlwZSBuYW1lPSJKb3VybmFs
IEFydGljbGUiPjE3PC9yZWYtdHlwZT48Y29udHJpYnV0b3JzPjxhdXRob3JzPjxhdXRob3I+VHNh
bmcsIEouPC9hdXRob3I+PGF1dGhvcj5aaHUsIEouPC9hdXRob3I+PGF1dGhvcj52YW4gT3VkZW5h
YXJkZW4sIEEuPC9hdXRob3I+PC9hdXRob3JzPjwvY29udHJpYnV0b3JzPjxhdXRoLWFkZHJlc3M+
RGVwYXJ0bWVudCBvZiBQaHlzaWNzLCBNYXNzYWNodXNldHRzIEluc3RpdHV0ZSBvZiBUZWNobm9s
b2d5LCBDYW1icmlkZ2UsIE1BIDAyMTM5LCBVU0EuPC9hdXRoLWFkZHJlc3M+PHRpdGxlcz48dGl0
bGU+TWljcm9STkEtbWVkaWF0ZWQgZmVlZGJhY2sgYW5kIGZlZWRmb3J3YXJkIGxvb3BzIGFyZSBy
ZWN1cnJlbnQgbmV0d29yayBtb3RpZnMgaW4gbWFtbWFsczwvdGl0bGU+PHNlY29uZGFyeS10aXRs
ZT5Nb2wgQ2VsbDwvc2Vjb25kYXJ5LXRpdGxlPjwvdGl0bGVzPjxwZXJpb2RpY2FsPjxmdWxsLXRp
dGxlPk1vbCBDZWxsPC9mdWxsLXRpdGxlPjwvcGVyaW9kaWNhbD48cGFnZXM+NzUzLTY3PC9wYWdl
cz48dm9sdW1lPjI2PC92b2x1bWU+PG51bWJlcj41PC9udW1iZXI+PGVkaXRpb24+MjAwNy8wNi8x
NTwvZWRpdGlvbj48a2V5d29yZHM+PGtleXdvcmQ+QW5pbWFsczwva2V5d29yZD48a2V5d29yZD5C
YXNlIFNlcXVlbmNlPC9rZXl3b3JkPjxrZXl3b3JkPkNvbXB1dGF0aW9uYWwgQmlvbG9neTwva2V5
d29yZD48a2V5d29yZD5EYXRhYmFzZXMsIEdlbmV0aWM8L2tleXdvcmQ+PGtleXdvcmQ+RmVlZGJh
Y2s8L2tleXdvcmQ+PGtleXdvcmQ+R2VuZSBFeHByZXNzaW9uIFByb2ZpbGluZzwva2V5d29yZD48
a2V5d29yZD4qR2VuZSBFeHByZXNzaW9uIFJlZ3VsYXRpb248L2tleXdvcmQ+PGtleXdvcmQ+SHVt
YW5zPC9rZXl3b3JkPjxrZXl3b3JkPk1pY2U8L2tleXdvcmQ+PGtleXdvcmQ+TWljcm9STkFzLypn
ZW5ldGljcy8qbWV0YWJvbGlzbTwva2V5d29yZD48a2V5d29yZD5Nb2RlbHMsIEdlbmV0aWM8L2tl
eXdvcmQ+PGtleXdvcmQ+TmVydmUgTmV0L21ldGFib2xpc208L2tleXdvcmQ+PGtleXdvcmQ+TmV1
cm9ucy9tZXRhYm9saXNtPC9rZXl3b3JkPjxrZXl3b3JkPk9saWdvbnVjbGVvdGlkZSBBcnJheSBT
ZXF1ZW5jZSBBbmFseXNpczwva2V5d29yZD48L2tleXdvcmRzPjxkYXRlcz48eWVhcj4yMDA3PC95
ZWFyPjxwdWItZGF0ZXM+PGRhdGU+SnVuIDg8L2RhdGU+PC9wdWItZGF0ZXM+PC9kYXRlcz48aXNi
bj4xMDk3LTI3NjUgKFByaW50KTwvaXNibj48YWNjZXNzaW9uLW51bT4xNzU2MDM3NzwvYWNjZXNz
aW9uLW51bT48dXJscz48cmVsYXRlZC11cmxzPjx1cmw+aHR0cDovL3d3dy5uY2JpLm5sbS5uaWgu
Z292L2VudHJlei9xdWVyeS5mY2dpP2NtZD1SZXRyaWV2ZSZhbXA7ZGI9UHViTWVkJmFtcDtkb3B0
PUNpdGF0aW9uJmFtcDtsaXN0X3VpZHM9MTc1NjAzNzc8L3VybD48L3JlbGF0ZWQtdXJscz48L3Vy
bHM+PGN1c3RvbTI+MjA3Mjk5OTwvY3VzdG9tMj48ZWxlY3Ryb25pYy1yZXNvdXJjZS1udW0+UzEw
OTctMjc2NSgwNykwMDMxOS1YIFtwaWldJiN4RDsxMC4xMDE2L2oubW9sY2VsLjIwMDcuMDUuMDE4
PC9lbGVjdHJvbmljLXJlc291cmNlLW51bT48bGFuZ3VhZ2U+ZW5nPC9sYW5ndWFnZT48L3JlY29y
ZD48L0NpdGU+PENpdGU+PEF1dGhvcj5NYW5nYW48L0F1dGhvcj48WWVhcj4yMDAzPC9ZZWFyPjxS
ZWNOdW0+NjE1PC9SZWNOdW0+PHJlY29yZD48cmVjLW51bWJlcj42MTU8L3JlYy1udW1iZXI+PGZv
cmVpZ24ta2V5cz48a2V5IGFwcD0iRU4iIGRiLWlkPSJ4cnNhcjA5Zm1wOWV2cmV2d2Q2eHN4MjEw
eDl3ZmVydmV2dHgiPjYxNTwva2V5PjwvZm9yZWlnbi1rZXlzPjxyZWYtdHlwZSBuYW1lPSJKb3Vy
bmFsIEFydGljbGUiPjE3PC9yZWYtdHlwZT48Y29udHJpYnV0b3JzPjxhdXRob3JzPjxhdXRob3I+
TWFuZ2FuLCBTLjwvYXV0aG9yPjxhdXRob3I+QWxvbiwgVS48L2F1dGhvcj48L2F1dGhvcnM+PC9j
b250cmlidXRvcnM+PGF1dGgtYWRkcmVzcz5EZXBhcnRtZW50cyBvZiBNb2xlY3VsYXIgQ2VsbCBC
aW9sb2d5IGFuZCBQaHlzaWNzIG9mIENvbXBsZXggU3lzdGVtcywgV2Vpem1hbm4gSW5zdGl0dXRl
IG9mIFNjaWVuY2UsIFJlaG92b3QgNzYxMDAsIElzcmFlbC48L2F1dGgtYWRkcmVzcz48dGl0bGVz
Pjx0aXRsZT5TdHJ1Y3R1cmUgYW5kIGZ1bmN0aW9uIG9mIHRoZSBmZWVkLWZvcndhcmQgbG9vcCBu
ZXR3b3JrIG1vdGlmPC90aXRsZT48c2Vjb25kYXJ5LXRpdGxlPlByb2MgTmF0bCBBY2FkIFNjaSBV
IFMgQTwvc2Vjb25kYXJ5LXRpdGxlPjwvdGl0bGVzPjxwZXJpb2RpY2FsPjxmdWxsLXRpdGxlPlBy
b2MgTmF0bCBBY2FkIFNjaSBVIFMgQTwvZnVsbC10aXRsZT48L3BlcmlvZGljYWw+PHBhZ2VzPjEx
OTgwLTU8L3BhZ2VzPjx2b2x1bWU+MTAwPC92b2x1bWU+PG51bWJlcj4yMTwvbnVtYmVyPjxlZGl0
aW9uPjIwMDMvMTAvMDg8L2VkaXRpb24+PGtleXdvcmRzPjxrZXl3b3JkPkVzY2hlcmljaGlhIGNv
bGkvZ2VuZXRpY3MvbWV0YWJvbGlzbTwva2V5d29yZD48a2V5d29yZD5Fc2NoZXJpY2hpYSBjb2xp
IFByb3RlaW5zL21ldGFib2xpc208L2tleXdvcmQ+PGtleXdvcmQ+RmVlZGJhY2s8L2tleXdvcmQ+
PGtleXdvcmQ+R2VuZSBFeHByZXNzaW9uIFJlZ3VsYXRpb24sIEJhY3RlcmlhbDwva2V5d29yZD48
a2V5d29yZD5HZW5lIEV4cHJlc3Npb24gUmVndWxhdGlvbiwgRnVuZ2FsPC9rZXl3b3JkPjxrZXl3
b3JkPktpbmV0aWNzPC9rZXl3b3JkPjxrZXl3b3JkPipNb2RlbHMsIEdlbmV0aWM8L2tleXdvcmQ+
PGtleXdvcmQ+UHJvbW90ZXIgUmVnaW9ucywgR2VuZXRpYzwva2V5d29yZD48a2V5d29yZD5TYWNj
aGFyb215Y2VzIGNlcmV2aXNpYWUvZ2VuZXRpY3MvbWV0YWJvbGlzbTwva2V5d29yZD48a2V5d29y
ZD5TYWNjaGFyb215Y2VzIGNlcmV2aXNpYWUgUHJvdGVpbnMvbWV0YWJvbGlzbTwva2V5d29yZD48
a2V5d29yZD5UcmFuc2NyaXB0aW9uIEZhY3RvcnMvbWV0YWJvbGlzbTwva2V5d29yZD48a2V5d29y
ZD4qVHJhbnNjcmlwdGlvbiwgR2VuZXRpYzwva2V5d29yZD48L2tleXdvcmRzPjxkYXRlcz48eWVh
cj4yMDAzPC95ZWFyPjxwdWItZGF0ZXM+PGRhdGU+T2N0IDE0PC9kYXRlPjwvcHViLWRhdGVzPjwv
ZGF0ZXM+PGlzYm4+MDAyNy04NDI0IChQcmludCk8L2lzYm4+PGFjY2Vzc2lvbi1udW0+MTQ1MzAz
ODg8L2FjY2Vzc2lvbi1udW0+PHVybHM+PHJlbGF0ZWQtdXJscz48dXJsPmh0dHA6Ly93d3cubmNi
aS5ubG0ubmloLmdvdi9lbnRyZXovcXVlcnkuZmNnaT9jbWQ9UmV0cmlldmUmYW1wO2RiPVB1Yk1l
ZCZhbXA7ZG9wdD1DaXRhdGlvbiZhbXA7bGlzdF91aWRzPTE0NTMwMzg4PC91cmw+PC9yZWxhdGVk
LXVybHM+PC91cmxzPjxjdXN0b20yPjIxODY5OTwvY3VzdG9tMj48ZWxlY3Ryb25pYy1yZXNvdXJj
ZS1udW0+MTAuMTA3My9wbmFzLjIxMzM4NDExMDAmI3hEOzIxMzM4NDExMDAgW3BpaV08L2VsZWN0
cm9uaWMtcmVzb3VyY2UtbnVtPjxsYW5ndWFnZT5lbmc8L2xhbmd1YWdlPjwvcmVjb3JkPjwvQ2l0
ZT48L0VuZE5vdGU+
</w:fldData>
        </w:fldChar>
      </w:r>
      <w:r>
        <w:instrText xml:space="preserve"> ADDIN EN.CITE </w:instrText>
      </w:r>
      <w:r w:rsidR="004D3D18">
        <w:fldChar w:fldCharType="begin">
          <w:fldData xml:space="preserve">PEVuZE5vdGU+PENpdGU+PEF1dGhvcj5TaGFsZ2k8L0F1dGhvcj48WWVhcj4yMDA3PC9ZZWFyPjxS
ZWNOdW0+OTwvUmVjTnVtPjxyZWNvcmQ+PHJlYy1udW1iZXI+OTwvcmVjLW51bWJlcj48Zm9yZWln
bi1rZXlzPjxrZXkgYXBwPSJFTiIgZGItaWQ9Inhyc2FyMDlmbXA5ZXZyZXZ3ZDZ4c3gyMTB4OXdm
ZXJ2ZXZ0eCI+OTwva2V5PjwvZm9yZWlnbi1rZXlzPjxyZWYtdHlwZSBuYW1lPSJKb3VybmFsIEFy
dGljbGUiPjE3PC9yZWYtdHlwZT48Y29udHJpYnV0b3JzPjxhdXRob3JzPjxhdXRob3I+U2hhbGdp
LCBSLjwvYXV0aG9yPjxhdXRob3I+TGllYmVyLCBELjwvYXV0aG9yPjxhdXRob3I+T3JlbiwgTS48
L2F1dGhvcj48YXV0aG9yPlBpbHBlbCwgWS48L2F1dGhvcj48L2F1dGhvcnM+PC9jb250cmlidXRv
cnM+PGF1dGgtYWRkcmVzcz5EZXBhcnRtZW50IG9mIE1vbGVjdWxhciBHZW5ldGljcywgV2Vpem1h
bm4gSW5zdGl0dXRlIG9mIFNjaWVuY2UsIFJlaG92b3QsIElzcmFlbC48L2F1dGgtYWRkcmVzcz48
dGl0bGVzPjx0aXRsZT5HbG9iYWwgYW5kIGxvY2FsIGFyY2hpdGVjdHVyZSBvZiB0aGUgbWFtbWFs
aWFuIG1pY3JvUk5BLXRyYW5zY3JpcHRpb24gZmFjdG9yIHJlZ3VsYXRvcnkgbmV0d29yazwvdGl0
bGU+PHNlY29uZGFyeS10aXRsZT5QTG9TIENvbXB1dCBCaW9sPC9zZWNvbmRhcnktdGl0bGU+PC90
aXRsZXM+PHBlcmlvZGljYWw+PGZ1bGwtdGl0bGU+UExvUyBDb21wdXQgQmlvbDwvZnVsbC10aXRs
ZT48L3BlcmlvZGljYWw+PHBhZ2VzPmUxMzE8L3BhZ2VzPjx2b2x1bWU+Mzwvdm9sdW1lPjxudW1i
ZXI+NzwvbnVtYmVyPjxlZGl0aW9uPjIwMDcvMDcvMTc8L2VkaXRpb24+PGtleXdvcmRzPjxrZXl3
b3JkPkFsZ29yaXRobXM8L2tleXdvcmQ+PGtleXdvcmQ+QW5pbWFsczwva2V5d29yZD48a2V5d29y
ZD5CYXNlIFNlcXVlbmNlPC9rZXl3b3JkPjxrZXl3b3JkPkJpbmRpbmcgU2l0ZXM8L2tleXdvcmQ+
PGtleXdvcmQ+Q29uc2VydmVkIFNlcXVlbmNlPC9rZXl3b3JkPjxrZXl3b3JkPkZlZWRiYWNrLCBC
aW9jaGVtaWNhbDwva2V5d29yZD48a2V5d29yZD5HZW5lIEV4cHJlc3Npb24vcGh5c2lvbG9neTwv
a2V5d29yZD48a2V5d29yZD5HZW5lIEV4cHJlc3Npb24gUHJvZmlsaW5nPC9rZXl3b3JkPjxrZXl3
b3JkPkdlbmUgRXhwcmVzc2lvbiBSZWd1bGF0aW9uL2dlbmV0aWNzPC9rZXl3b3JkPjxrZXl3b3Jk
PipHZW5lIFJlZ3VsYXRvcnkgTmV0d29ya3M8L2tleXdvcmQ+PGtleXdvcmQ+R2VuZXMsIFJlZ3Vs
YXRvci9nZW5ldGljczwva2V5d29yZD48a2V5d29yZD5IdW1hbnM8L2tleXdvcmQ+PGtleXdvcmQ+
TWFtbWFscy9nZW5ldGljczwva2V5d29yZD48a2V5d29yZD5NaWNyb1JOQXMvKmFuYWx5c2lzL21l
dGFib2xpc208L2tleXdvcmQ+PGtleXdvcmQ+UHJvbW90ZXIgUmVnaW9ucyAoR2VuZXRpY3MpPC9r
ZXl3b3JkPjxrZXl3b3JkPlNpZ25hbCBUcmFuc2R1Y3Rpb24vZ2VuZXRpY3M8L2tleXdvcmQ+PGtl
eXdvcmQ+VHJhbnNjcmlwdGlvbiBGYWN0b3JzLyphbmFseXNpcy9tZXRhYm9saXNtPC9rZXl3b3Jk
Pjwva2V5d29yZHM+PGRhdGVzPjx5ZWFyPjIwMDc8L3llYXI+PHB1Yi1kYXRlcz48ZGF0ZT5KdWw8
L2RhdGU+PC9wdWItZGF0ZXM+PC9kYXRlcz48aXNibj4xNTUzLTczNTggKEVsZWN0cm9uaWMpPC9p
c2JuPjxhY2Nlc3Npb24tbnVtPjE3NjMwODI2PC9hY2Nlc3Npb24tbnVtPjx1cmxzPjxyZWxhdGVk
LXVybHM+PHVybD5odHRwOi8vd3d3Lm5jYmkubmxtLm5paC5nb3YvZW50cmV6L3F1ZXJ5LmZjZ2k/
Y21kPVJldHJpZXZlJmFtcDtkYj1QdWJNZWQmYW1wO2RvcHQ9Q2l0YXRpb24mYW1wO2xpc3RfdWlk
cz0xNzYzMDgyNjwvdXJsPjwvcmVsYXRlZC11cmxzPjwvdXJscz48Y3VzdG9tMj4xOTE0MzcxPC9j
dXN0b20yPjxlbGVjdHJvbmljLXJlc291cmNlLW51bT4wNi1QTENCLVJBLTA1NDMgW3BpaV0mI3hE
OzEwLjEzNzEvam91cm5hbC5wY2JpLjAwMzAxMzE8L2VsZWN0cm9uaWMtcmVzb3VyY2UtbnVtPjxs
YW5ndWFnZT5lbmc8L2xhbmd1YWdlPjwvcmVjb3JkPjwvQ2l0ZT48Q2l0ZT48QXV0aG9yPkJyb3No
PC9BdXRob3I+PFllYXI+MjAwODwvWWVhcj48UmVjTnVtPjI2PC9SZWNOdW0+PHJlY29yZD48cmVj
LW51bWJlcj4yNjwvcmVjLW51bWJlcj48Zm9yZWlnbi1rZXlzPjxrZXkgYXBwPSJFTiIgZGItaWQ9
Inhyc2FyMDlmbXA5ZXZyZXZ3ZDZ4c3gyMTB4OXdmZXJ2ZXZ0eCI+MjY8L2tleT48L2ZvcmVpZ24t
a2V5cz48cmVmLXR5cGUgbmFtZT0iSm91cm5hbCBBcnRpY2xlIj4xNzwvcmVmLXR5cGU+PGNvbnRy
aWJ1dG9ycz48YXV0aG9ycz48YXV0aG9yPkJyb3NoLCBSYW48L2F1dGhvcj48YXV0aG9yPlNoYWxn
aSwgUmV1dDwvYXV0aG9yPjxhdXRob3I+TGlyYW4sIEF0YXI8L2F1dGhvcj48YXV0aG9yPkxhbmRh
biwgR2lsYWQ8L2F1dGhvcj48YXV0aG9yPktvcm90YXlldiwgS2F0eWE8L2F1dGhvcj48YXV0aG9y
Pk5ndXllbiwgR2lhbmcgSHVvbmc8L2F1dGhvcj48YXV0aG9yPkVuZXJseSwgRXNwZW48L2F1dGhv
cj48YXV0aG9yPkpvaG5zZW4sIEhpbGRlPC9hdXRob3I+PGF1dGhvcj5CdWdhbmltLCBZb3NlZjwv
YXV0aG9yPjxhdXRob3I+U29sb21vbiwgSGlsbGE8L2F1dGhvcj48YXV0aG9yPkdvbGRzdGVpbiwg
SWRvPC9hdXRob3I+PGF1dGhvcj5NYWRhciwgU2hhbG9tPC9hdXRob3I+PGF1dGhvcj5Hb2xkZmlu
Z2VyLCBOYW9taTwvYXV0aG9yPjxhdXRob3I+Qm9ycmVzZW4tRGFsZSwgQW5uZS1MaXNlPC9hdXRo
b3I+PGF1dGhvcj5HaW5zYmVyZywgRG9yb248L2F1dGhvcj48YXV0aG9yPkhhcnJpcywgQ3VydGlz
IEMuPC9hdXRob3I+PGF1dGhvcj5QaWxwZWwsIFlpdHpoYWs8L2F1dGhvcj48YXV0aG9yPk9yZW4s
IE1vc2hlPC9hdXRob3I+PGF1dGhvcj5Sb3R0ZXIsIFZhcmRhPC9hdXRob3I+PC9hdXRob3JzPjwv
Y29udHJpYnV0b3JzPjx0aXRsZXM+PHRpdGxlPnA1My1yZXByZXNzZWQgbWlSTkFzIGFyZSBpbnZv
bHZlZCB3aXRoIEUyRiBpbiBhIGZlZWQtZm9yd2FyZCBsb29wIHByb21vdGluZyBwcm9saWZlcmF0
aW9uPC90aXRsZT48c2Vjb25kYXJ5LXRpdGxlPk1vbCBTeXN0IEJpb2w8L3NlY29uZGFyeS10aXRs
ZT48L3RpdGxlcz48cGVyaW9kaWNhbD48ZnVsbC10aXRsZT5Nb2wgU3lzdCBCaW9sPC9mdWxsLXRp
dGxlPjwvcGVyaW9kaWNhbD48dm9sdW1lPjQ8L3ZvbHVtZT48ZGF0ZXM+PHllYXI+MjAwODwveWVh
cj48L2RhdGVzPjxwdWJsaXNoZXI+RU1CTyBhbmQgTmF0dXJlIFB1Ymxpc2hpbmcgR3JvdXA8L3B1
Ymxpc2hlcj48dXJscz48cmVsYXRlZC11cmxzPjx1cmw+aHR0cDovL2R4LmRvaS5vcmcvMTAuMTAz
OC9tc2IuMjAwOC42NTwvdXJsPjx1cmw+aHR0cDovL3d3dy5uYXR1cmUuY29tL21zYi9qb3VybmFs
L3Y0L24xL3N1cHBpbmZvL21zYjIwMDg2NV9TMS5odG1sPC91cmw+PC9yZWxhdGVkLXVybHM+PC91
cmxzPjwvcmVjb3JkPjwvQ2l0ZT48Q2l0ZT48QXV0aG9yPlpob3U8L0F1dGhvcj48WWVhcj4yMDA3
PC9ZZWFyPjxSZWNOdW0+MjcxPC9SZWNOdW0+PHJlY29yZD48cmVjLW51bWJlcj4yNzE8L3JlYy1u
dW1iZXI+PGZvcmVpZ24ta2V5cz48a2V5IGFwcD0iRU4iIGRiLWlkPSJ4cnNhcjA5Zm1wOWV2cmV2
d2Q2eHN4MjEweDl3ZmVydmV2dHgiPjI3MTwva2V5PjwvZm9yZWlnbi1rZXlzPjxyZWYtdHlwZSBu
YW1lPSJKb3VybmFsIEFydGljbGUiPjE3PC9yZWYtdHlwZT48Y29udHJpYnV0b3JzPjxhdXRob3Jz
PjxhdXRob3I+WmhvdSwgWS48L2F1dGhvcj48YXV0aG9yPkZlcmd1c29uLCBKLjwvYXV0aG9yPjxh
dXRob3I+Q2hhbmcsIEouIFQuPC9hdXRob3I+PGF1dGhvcj5LbHVnZXIsIFkuPC9hdXRob3I+PC9h
dXRob3JzPjwvY29udHJpYnV0b3JzPjxhdXRoLWFkZHJlc3M+RGVwYXJ0bWVudCBvZiBDZWxsIEJp
b2xvZ3ksIE5ldyBZb3JrIFVuaXZlcnNpdHkgU2Nob29sIG9mIE1lZGljaW5lLCBOZXcgWW9yaywg
TmV3IFlvcmsgMTAwMTYsIFVTQS4geXpob3VAc2F0dXJuLm1lZC5ueXUuZWR1PC9hdXRoLWFkZHJl
c3M+PHRpdGxlcz48dGl0bGU+SW50ZXItIGFuZCBpbnRyYS1jb21iaW5hdG9yaWFsIHJlZ3VsYXRp
b24gYnkgdHJhbnNjcmlwdGlvbiBmYWN0b3JzIGFuZCBtaWNyb1JOQXM8L3RpdGxlPjxzZWNvbmRh
cnktdGl0bGU+Qk1DIEdlbm9taWNzPC9zZWNvbmRhcnktdGl0bGU+PC90aXRsZXM+PHBlcmlvZGlj
YWw+PGZ1bGwtdGl0bGU+Qk1DIEdlbm9taWNzPC9mdWxsLXRpdGxlPjwvcGVyaW9kaWNhbD48cGFn
ZXM+Mzk2PC9wYWdlcz48dm9sdW1lPjg8L3ZvbHVtZT48ZWRpdGlvbj4yMDA3LzExLzAxPC9lZGl0
aW9uPjxrZXl3b3Jkcz48a2V5d29yZD5BbmltYWxzPC9rZXl3b3JkPjxrZXl3b3JkPkJheWVzIFRo
ZW9yZW08L2tleXdvcmQ+PGtleXdvcmQ+RG9nczwva2V5d29yZD48a2V5d29yZD5HZW5lIEV4cHJl
c3Npb24gUmVndWxhdGlvbi8qcGh5c2lvbG9neTwva2V5d29yZD48a2V5d29yZD5HZW5lIFJlZ3Vs
YXRvcnkgTmV0d29ya3MvKnBoeXNpb2xvZ3k8L2tleXdvcmQ+PGtleXdvcmQ+SHVtYW5zPC9rZXl3
b3JkPjxrZXl3b3JkPk1pY2U8L2tleXdvcmQ+PGtleXdvcmQ+TWljcm9STkFzLypwaHlzaW9sb2d5
PC9rZXl3b3JkPjxrZXl3b3JkPk1vZGVscywgQmlvbG9naWNhbDwva2V5d29yZD48a2V5d29yZD5Q
YW4gdHJvZ2xvZHl0ZXM8L2tleXdvcmQ+PGtleXdvcmQ+UmF0czwva2V5d29yZD48a2V5d29yZD5U
cmFuc2NyaXB0aW9uIEZhY3RvcnMvKnBoeXNpb2xvZ3k8L2tleXdvcmQ+PC9rZXl3b3Jkcz48ZGF0
ZXM+PHllYXI+MjAwNzwveWVhcj48L2RhdGVzPjxpc2JuPjE0NzEtMjE2NCAoRWxlY3Ryb25pYyk8
L2lzYm4+PGFjY2Vzc2lvbi1udW0+MTc5NzEyMjM8L2FjY2Vzc2lvbi1udW0+PHVybHM+PHJlbGF0
ZWQtdXJscz48dXJsPmh0dHA6Ly93d3cubmNiaS5ubG0ubmloLmdvdi9lbnRyZXovcXVlcnkuZmNn
aT9jbWQ9UmV0cmlldmUmYW1wO2RiPVB1Yk1lZCZhbXA7ZG9wdD1DaXRhdGlvbiZhbXA7bGlzdF91
aWRzPTE3OTcxMjIzPC91cmw+PC9yZWxhdGVkLXVybHM+PC91cmxzPjxjdXN0b20yPjIyMDYwNDA8
L2N1c3RvbTI+PGVsZWN0cm9uaWMtcmVzb3VyY2UtbnVtPjE0NzEtMjE2NC04LTM5NiBbcGlpXSYj
eEQ7MTAuMTE4Ni8xNDcxLTIxNjQtOC0zOTY8L2VsZWN0cm9uaWMtcmVzb3VyY2UtbnVtPjxsYW5n
dWFnZT5lbmc8L2xhbmd1YWdlPjwvcmVjb3JkPjwvQ2l0ZT48Q2l0ZT48QXV0aG9yPlNoZW4tT3Jy
PC9BdXRob3I+PFllYXI+MjAwMjwvWWVhcj48UmVjTnVtPjI1OTwvUmVjTnVtPjxyZWNvcmQ+PHJl
Yy1udW1iZXI+MjU5PC9yZWMtbnVtYmVyPjxmb3JlaWduLWtleXM+PGtleSBhcHA9IkVOIiBkYi1p
ZD0ieHJzYXIwOWZtcDlldnJldndkNnhzeDIxMHg5d2ZlcnZldnR4Ij4yNTk8L2tleT48L2ZvcmVp
Z24ta2V5cz48cmVmLXR5cGUgbmFtZT0iSm91cm5hbCBBcnRpY2xlIj4xNzwvcmVmLXR5cGU+PGNv
bnRyaWJ1dG9ycz48YXV0aG9ycz48YXV0aG9yPlNoZW4tT3JyLCBTLiBTLjwvYXV0aG9yPjxhdXRo
b3I+TWlsbywgUi48L2F1dGhvcj48YXV0aG9yPk1hbmdhbiwgUy48L2F1dGhvcj48YXV0aG9yPkFs
b24sIFUuPC9hdXRob3I+PC9hdXRob3JzPjwvY29udHJpYnV0b3JzPjxhdXRoLWFkZHJlc3M+RGVw
YXJ0bWVudCBvZiBNb2xlY3VsYXIgQ2VsbCBCaW9sb2d5LCBXZWl6bWFubiBJbnN0aXR1dGUgb2Yg
U2NpZW5jZSwgUmVob3ZvdCA3NjEwMCwgSXNyYWVsLjwvYXV0aC1hZGRyZXNzPjx0aXRsZXM+PHRp
dGxlPk5ldHdvcmsgbW90aWZzIGluIHRoZSB0cmFuc2NyaXB0aW9uYWwgcmVndWxhdGlvbiBuZXR3
b3JrIG9mIEVzY2hlcmljaGlhIGNvbGk8L3RpdGxlPjxzZWNvbmRhcnktdGl0bGU+TmF0IEdlbmV0
PC9zZWNvbmRhcnktdGl0bGU+PC90aXRsZXM+PHBlcmlvZGljYWw+PGZ1bGwtdGl0bGU+TmF0IEdl
bmV0PC9mdWxsLXRpdGxlPjwvcGVyaW9kaWNhbD48cGFnZXM+NjQtODwvcGFnZXM+PHZvbHVtZT4z
MTwvdm9sdW1lPjxudW1iZXI+MTwvbnVtYmVyPjxlZGl0aW9uPjIwMDIvMDQvMjM8L2VkaXRpb24+
PGtleXdvcmRzPjxrZXl3b3JkPkFsZ29yaXRobXM8L2tleXdvcmQ+PGtleXdvcmQ+RGF0YWJhc2Vz
LCBHZW5ldGljPC9rZXl3b3JkPjxrZXl3b3JkPkVzY2hlcmljaGlhIGNvbGkvKmdlbmV0aWNzPC9r
ZXl3b3JkPjxrZXl3b3JkPkdlbmUgRXhwcmVzc2lvbiBSZWd1bGF0aW9uLCBCYWN0ZXJpYWw8L2tl
eXdvcmQ+PGtleXdvcmQ+R2VuZXMsIEJhY3RlcmlhbDwva2V5d29yZD48a2V5d29yZD5Nb2RlbHMs
IEdlbmV0aWM8L2tleXdvcmQ+PGtleXdvcmQ+UmVndWxvbjwva2V5d29yZD48a2V5d29yZD5TaWdu
YWwgVHJhbnNkdWN0aW9uPC9rZXl3b3JkPjxrZXl3b3JkPlRyYW5zY3JpcHRpb24gRmFjdG9ycy9n
ZW5ldGljczwva2V5d29yZD48a2V5d29yZD4qVHJhbnNjcmlwdGlvbiwgR2VuZXRpYzwva2V5d29y
ZD48L2tleXdvcmRzPjxkYXRlcz48eWVhcj4yMDAyPC95ZWFyPjxwdWItZGF0ZXM+PGRhdGU+TWF5
PC9kYXRlPjwvcHViLWRhdGVzPjwvZGF0ZXM+PGlzYm4+MTA2MS00MDM2IChQcmludCk8L2lzYm4+
PGFjY2Vzc2lvbi1udW0+MTE5Njc1Mzg8L2FjY2Vzc2lvbi1udW0+PHVybHM+PHJlbGF0ZWQtdXJs
cz48dXJsPmh0dHA6Ly93d3cubmNiaS5ubG0ubmloLmdvdi9lbnRyZXovcXVlcnkuZmNnaT9jbWQ9
UmV0cmlldmUmYW1wO2RiPVB1Yk1lZCZhbXA7ZG9wdD1DaXRhdGlvbiZhbXA7bGlzdF91aWRzPTEx
OTY3NTM4PC91cmw+PC9yZWxhdGVkLXVybHM+PC91cmxzPjxlbGVjdHJvbmljLXJlc291cmNlLW51
bT4xMC4xMDM4L25nODgxJiN4RDtuZzg4MSBbcGlpXTwvZWxlY3Ryb25pYy1yZXNvdXJjZS1udW0+
PGxhbmd1YWdlPmVuZzwvbGFuZ3VhZ2U+PC9yZWNvcmQ+PC9DaXRlPjxDaXRlPjxBdXRob3I+TWls
bzwvQXV0aG9yPjxZZWFyPjIwMDI8L1llYXI+PFJlY051bT42PC9SZWNOdW0+PHJlY29yZD48cmVj
LW51bWJlcj42PC9yZWMtbnVtYmVyPjxmb3JlaWduLWtleXM+PGtleSBhcHA9IkVOIiBkYi1pZD0i
eHJzYXIwOWZtcDlldnJldndkNnhzeDIxMHg5d2ZlcnZldnR4Ij42PC9rZXk+PC9mb3JlaWduLWtl
eXM+PHJlZi10eXBlIG5hbWU9IkpvdXJuYWwgQXJ0aWNsZSI+MTc8L3JlZi10eXBlPjxjb250cmli
dXRvcnM+PGF1dGhvcnM+PGF1dGhvcj5NaWxvLCBSLjwvYXV0aG9yPjxhdXRob3I+U2hlbi1PcnIs
IFMuPC9hdXRob3I+PGF1dGhvcj5JdHprb3ZpdHosIFMuPC9hdXRob3I+PGF1dGhvcj5LYXNodGFu
LCBOLjwvYXV0aG9yPjxhdXRob3I+Q2hrbG92c2tpaSwgRC48L2F1dGhvcj48YXV0aG9yPkFsb24s
IFUuPC9hdXRob3I+PC9hdXRob3JzPjwvY29udHJpYnV0b3JzPjxhdXRoLWFkZHJlc3M+RGVwYXJ0
bWVudHMgb2YgUGh5c2ljcyBvZiBDb21wbGV4IFN5c3RlbXMgYW5kIE1vbGVjdWxhciBDZWxsIEJp
b2xvZ3ksIFdlaXptYW5uIEluc3RpdHV0ZSBvZiBTY2llbmNlLCBSZWhvdm90LCBJc3JhZWwgNzYx
MDAuPC9hdXRoLWFkZHJlc3M+PHRpdGxlcz48dGl0bGU+TmV0d29yayBtb3RpZnM6IHNpbXBsZSBi
dWlsZGluZyBibG9ja3Mgb2YgY29tcGxleCBuZXR3b3JrczwvdGl0bGU+PHNlY29uZGFyeS10aXRs
ZT5TY2llbmNlPC9zZWNvbmRhcnktdGl0bGU+PC90aXRsZXM+PHBlcmlvZGljYWw+PGZ1bGwtdGl0
bGU+U2NpZW5jZTwvZnVsbC10aXRsZT48L3BlcmlvZGljYWw+PHBhZ2VzPjgyNC03PC9wYWdlcz48
dm9sdW1lPjI5ODwvdm9sdW1lPjxudW1iZXI+NTU5NDwvbnVtYmVyPjxlZGl0aW9uPjIwMDIvMTAv
MjY8L2VkaXRpb24+PGtleXdvcmRzPjxrZXl3b3JkPipBbGdvcml0aG1zPC9rZXl3b3JkPjxrZXl3
b3JkPkFuaW1hbHM8L2tleXdvcmQ+PGtleXdvcmQ+Q2Flbm9yaGFiZGl0aXMgZWxlZ2Fucy9hbmF0
b215ICZhbXA7IGhpc3RvbG9neS9waHlzaW9sb2d5PC9rZXl3b3JkPjxrZXl3b3JkPipFbGVjdHJv
bmljczwva2V5d29yZD48a2V5d29yZD5Fc2NoZXJpY2hpYSBjb2xpL2dlbmV0aWNzPC9rZXl3b3Jk
PjxrZXl3b3JkPipGb29kIENoYWluPC9rZXl3b3JkPjxrZXl3b3JkPipHZW5lIEV4cHJlc3Npb24g
UmVndWxhdGlvbjwva2V5d29yZD48a2V5d29yZD4qSW50ZXJuZXQ8L2tleXdvcmQ+PGtleXdvcmQ+
TmVydmUgTmV0LypwaHlzaW9sb2d5PC9rZXl3b3JkPjxrZXl3b3JkPk5ldXJvbnMvcGh5c2lvbG9n
eTwva2V5d29yZD48a2V5d29yZD5TYWNjaGFyb215Y2VzIGNlcmV2aXNpYWUvZ2VuZXRpY3M8L2tl
eXdvcmQ+PGtleXdvcmQ+U3luYXBzZXMvcGh5c2lvbG9neTwva2V5d29yZD48L2tleXdvcmRzPjxk
YXRlcz48eWVhcj4yMDAyPC95ZWFyPjxwdWItZGF0ZXM+PGRhdGU+T2N0IDI1PC9kYXRlPjwvcHVi
LWRhdGVzPjwvZGF0ZXM+PGlzYm4+MTA5NS05MjAzIChFbGVjdHJvbmljKTwvaXNibj48YWNjZXNz
aW9uLW51bT4xMjM5OTU5MDwvYWNjZXNzaW9uLW51bT48dXJscz48cmVsYXRlZC11cmxzPjx1cmw+
aHR0cDovL3d3dy5uY2JpLm5sbS5uaWguZ292L2VudHJlei9xdWVyeS5mY2dpP2NtZD1SZXRyaWV2
ZSZhbXA7ZGI9UHViTWVkJmFtcDtkb3B0PUNpdGF0aW9uJmFtcDtsaXN0X3VpZHM9MTIzOTk1OTA8
L3VybD48L3JlbGF0ZWQtdXJscz48L3VybHM+PGVsZWN0cm9uaWMtcmVzb3VyY2UtbnVtPjEwLjEx
MjYvc2NpZW5jZS4yOTguNTU5NC44MjQmI3hEOzI5OC81NTk0LzgyNCBbcGlpXTwvZWxlY3Ryb25p
Yy1yZXNvdXJjZS1udW0+PGxhbmd1YWdlPmVuZzwvbGFuZ3VhZ2U+PC9yZWNvcmQ+PC9DaXRlPjxD
aXRlPjxBdXRob3I+WXU8L0F1dGhvcj48WWVhcj4yMDA4PC9ZZWFyPjxSZWNOdW0+MzwvUmVjTnVt
PjxyZWNvcmQ+PHJlYy1udW1iZXI+MzwvcmVjLW51bWJlcj48Zm9yZWlnbi1rZXlzPjxrZXkgYXBw
PSJFTiIgZGItaWQ9Inhyc2FyMDlmbXA5ZXZyZXZ3ZDZ4c3gyMTB4OXdmZXJ2ZXZ0eCI+Mzwva2V5
PjwvZm9yZWlnbi1rZXlzPjxyZWYtdHlwZSBuYW1lPSJKb3VybmFsIEFydGljbGUiPjE3PC9yZWYt
dHlwZT48Y29udHJpYnV0b3JzPjxhdXRob3JzPjxhdXRob3I+WXUsIFguPC9hdXRob3I+PGF1dGhv
cj5MaW4sIEouPC9hdXRob3I+PGF1dGhvcj5aYWNrLCBELiBKLjwvYXV0aG9yPjxhdXRob3I+TWVu
ZGVsbCwgSi4gVC48L2F1dGhvcj48YXV0aG9yPlFpYW4sIEouPC9hdXRob3I+PC9hdXRob3JzPjwv
Y29udHJpYnV0b3JzPjxhdXRoLWFkZHJlc3M+V2lsbWVyIEluc3RpdHV0ZSwgRGVwYXJ0bWVudCBv
ZiBNb2xlY3VsYXIgQmlvbG9neSBhbmQgR2VuZXRpY3MsIEJhbHRpbW9yZSwgTUQgMjEyODcsIFVT
QS48L2F1dGgtYWRkcmVzcz48dGl0bGVzPjx0aXRsZT5BbmFseXNpcyBvZiByZWd1bGF0b3J5IG5l
dHdvcmsgdG9wb2xvZ3kgcmV2ZWFscyBmdW5jdGlvbmFsbHkgZGlzdGluY3QgY2xhc3NlcyBvZiBt
aWNyb1JOQXM8L3RpdGxlPjxzZWNvbmRhcnktdGl0bGU+TnVjbGVpYyBBY2lkcyBSZXM8L3NlY29u
ZGFyeS10aXRsZT48L3RpdGxlcz48cGVyaW9kaWNhbD48ZnVsbC10aXRsZT5OdWNsZWljIEFjaWRz
IFJlczwvZnVsbC10aXRsZT48L3BlcmlvZGljYWw+PHBhZ2VzPjY0OTQtNTAzPC9wYWdlcz48dm9s
dW1lPjM2PC92b2x1bWU+PG51bWJlcj4yMDwvbnVtYmVyPjxlZGl0aW9uPjIwMDgvMTAvMTg8L2Vk
aXRpb24+PGRhdGVzPjx5ZWFyPjIwMDg8L3llYXI+PHB1Yi1kYXRlcz48ZGF0ZT5Ob3Y8L2RhdGU+
PC9wdWItZGF0ZXM+PC9kYXRlcz48aXNibj4xMzYyLTQ5NjIgKEVsZWN0cm9uaWMpPC9pc2JuPjxh
Y2Nlc3Npb24tbnVtPjE4OTI3MTA4PC9hY2Nlc3Npb24tbnVtPjx1cmxzPjxyZWxhdGVkLXVybHM+
PHVybD5odHRwOi8vd3d3Lm5jYmkubmxtLm5paC5nb3YvZW50cmV6L3F1ZXJ5LmZjZ2k/Y21kPVJl
dHJpZXZlJmFtcDtkYj1QdWJNZWQmYW1wO2RvcHQ9Q2l0YXRpb24mYW1wO2xpc3RfdWlkcz0xODky
NzEwODwvdXJsPjwvcmVsYXRlZC11cmxzPjwvdXJscz48Y3VzdG9tMj4yNTgyNjEzPC9jdXN0b20y
PjxlbGVjdHJvbmljLXJlc291cmNlLW51bT5na243MTIgW3BpaV0mI3hEOzEwLjEwOTMvbmFyL2dr
bjcxMjwvZWxlY3Ryb25pYy1yZXNvdXJjZS1udW0+PGxhbmd1YWdlPmVuZzwvbGFuZ3VhZ2U+PC9y
ZWNvcmQ+PC9DaXRlPjxDaXRlPjxBdXRob3I+VHNhbmc8L0F1dGhvcj48WWVhcj4yMDA3PC9ZZWFy
PjxSZWNOdW0+NDwvUmVjTnVtPjxyZWNvcmQ+PHJlYy1udW1iZXI+NDwvcmVjLW51bWJlcj48Zm9y
ZWlnbi1rZXlzPjxrZXkgYXBwPSJFTiIgZGItaWQ9Inhyc2FyMDlmbXA5ZXZyZXZ3ZDZ4c3gyMTB4
OXdmZXJ2ZXZ0eCI+NDwva2V5PjwvZm9yZWlnbi1rZXlzPjxyZWYtdHlwZSBuYW1lPSJKb3VybmFs
IEFydGljbGUiPjE3PC9yZWYtdHlwZT48Y29udHJpYnV0b3JzPjxhdXRob3JzPjxhdXRob3I+VHNh
bmcsIEouPC9hdXRob3I+PGF1dGhvcj5aaHUsIEouPC9hdXRob3I+PGF1dGhvcj52YW4gT3VkZW5h
YXJkZW4sIEEuPC9hdXRob3I+PC9hdXRob3JzPjwvY29udHJpYnV0b3JzPjxhdXRoLWFkZHJlc3M+
RGVwYXJ0bWVudCBvZiBQaHlzaWNzLCBNYXNzYWNodXNldHRzIEluc3RpdHV0ZSBvZiBUZWNobm9s
b2d5LCBDYW1icmlkZ2UsIE1BIDAyMTM5LCBVU0EuPC9hdXRoLWFkZHJlc3M+PHRpdGxlcz48dGl0
bGU+TWljcm9STkEtbWVkaWF0ZWQgZmVlZGJhY2sgYW5kIGZlZWRmb3J3YXJkIGxvb3BzIGFyZSBy
ZWN1cnJlbnQgbmV0d29yayBtb3RpZnMgaW4gbWFtbWFsczwvdGl0bGU+PHNlY29uZGFyeS10aXRs
ZT5Nb2wgQ2VsbDwvc2Vjb25kYXJ5LXRpdGxlPjwvdGl0bGVzPjxwZXJpb2RpY2FsPjxmdWxsLXRp
dGxlPk1vbCBDZWxsPC9mdWxsLXRpdGxlPjwvcGVyaW9kaWNhbD48cGFnZXM+NzUzLTY3PC9wYWdl
cz48dm9sdW1lPjI2PC92b2x1bWU+PG51bWJlcj41PC9udW1iZXI+PGVkaXRpb24+MjAwNy8wNi8x
NTwvZWRpdGlvbj48a2V5d29yZHM+PGtleXdvcmQ+QW5pbWFsczwva2V5d29yZD48a2V5d29yZD5C
YXNlIFNlcXVlbmNlPC9rZXl3b3JkPjxrZXl3b3JkPkNvbXB1dGF0aW9uYWwgQmlvbG9neTwva2V5
d29yZD48a2V5d29yZD5EYXRhYmFzZXMsIEdlbmV0aWM8L2tleXdvcmQ+PGtleXdvcmQ+RmVlZGJh
Y2s8L2tleXdvcmQ+PGtleXdvcmQ+R2VuZSBFeHByZXNzaW9uIFByb2ZpbGluZzwva2V5d29yZD48
a2V5d29yZD4qR2VuZSBFeHByZXNzaW9uIFJlZ3VsYXRpb248L2tleXdvcmQ+PGtleXdvcmQ+SHVt
YW5zPC9rZXl3b3JkPjxrZXl3b3JkPk1pY2U8L2tleXdvcmQ+PGtleXdvcmQ+TWljcm9STkFzLypn
ZW5ldGljcy8qbWV0YWJvbGlzbTwva2V5d29yZD48a2V5d29yZD5Nb2RlbHMsIEdlbmV0aWM8L2tl
eXdvcmQ+PGtleXdvcmQ+TmVydmUgTmV0L21ldGFib2xpc208L2tleXdvcmQ+PGtleXdvcmQ+TmV1
cm9ucy9tZXRhYm9saXNtPC9rZXl3b3JkPjxrZXl3b3JkPk9saWdvbnVjbGVvdGlkZSBBcnJheSBT
ZXF1ZW5jZSBBbmFseXNpczwva2V5d29yZD48L2tleXdvcmRzPjxkYXRlcz48eWVhcj4yMDA3PC95
ZWFyPjxwdWItZGF0ZXM+PGRhdGU+SnVuIDg8L2RhdGU+PC9wdWItZGF0ZXM+PC9kYXRlcz48aXNi
bj4xMDk3LTI3NjUgKFByaW50KTwvaXNibj48YWNjZXNzaW9uLW51bT4xNzU2MDM3NzwvYWNjZXNz
aW9uLW51bT48dXJscz48cmVsYXRlZC11cmxzPjx1cmw+aHR0cDovL3d3dy5uY2JpLm5sbS5uaWgu
Z292L2VudHJlei9xdWVyeS5mY2dpP2NtZD1SZXRyaWV2ZSZhbXA7ZGI9UHViTWVkJmFtcDtkb3B0
PUNpdGF0aW9uJmFtcDtsaXN0X3VpZHM9MTc1NjAzNzc8L3VybD48L3JlbGF0ZWQtdXJscz48L3Vy
bHM+PGN1c3RvbTI+MjA3Mjk5OTwvY3VzdG9tMj48ZWxlY3Ryb25pYy1yZXNvdXJjZS1udW0+UzEw
OTctMjc2NSgwNykwMDMxOS1YIFtwaWldJiN4RDsxMC4xMDE2L2oubW9sY2VsLjIwMDcuMDUuMDE4
PC9lbGVjdHJvbmljLXJlc291cmNlLW51bT48bGFuZ3VhZ2U+ZW5nPC9sYW5ndWFnZT48L3JlY29y
ZD48L0NpdGU+PENpdGU+PEF1dGhvcj5NYW5nYW48L0F1dGhvcj48WWVhcj4yMDAzPC9ZZWFyPjxS
ZWNOdW0+NjE1PC9SZWNOdW0+PHJlY29yZD48cmVjLW51bWJlcj42MTU8L3JlYy1udW1iZXI+PGZv
cmVpZ24ta2V5cz48a2V5IGFwcD0iRU4iIGRiLWlkPSJ4cnNhcjA5Zm1wOWV2cmV2d2Q2eHN4MjEw
eDl3ZmVydmV2dHgiPjYxNTwva2V5PjwvZm9yZWlnbi1rZXlzPjxyZWYtdHlwZSBuYW1lPSJKb3Vy
bmFsIEFydGljbGUiPjE3PC9yZWYtdHlwZT48Y29udHJpYnV0b3JzPjxhdXRob3JzPjxhdXRob3I+
TWFuZ2FuLCBTLjwvYXV0aG9yPjxhdXRob3I+QWxvbiwgVS48L2F1dGhvcj48L2F1dGhvcnM+PC9j
b250cmlidXRvcnM+PGF1dGgtYWRkcmVzcz5EZXBhcnRtZW50cyBvZiBNb2xlY3VsYXIgQ2VsbCBC
aW9sb2d5IGFuZCBQaHlzaWNzIG9mIENvbXBsZXggU3lzdGVtcywgV2Vpem1hbm4gSW5zdGl0dXRl
IG9mIFNjaWVuY2UsIFJlaG92b3QgNzYxMDAsIElzcmFlbC48L2F1dGgtYWRkcmVzcz48dGl0bGVz
Pjx0aXRsZT5TdHJ1Y3R1cmUgYW5kIGZ1bmN0aW9uIG9mIHRoZSBmZWVkLWZvcndhcmQgbG9vcCBu
ZXR3b3JrIG1vdGlmPC90aXRsZT48c2Vjb25kYXJ5LXRpdGxlPlByb2MgTmF0bCBBY2FkIFNjaSBV
IFMgQTwvc2Vjb25kYXJ5LXRpdGxlPjwvdGl0bGVzPjxwZXJpb2RpY2FsPjxmdWxsLXRpdGxlPlBy
b2MgTmF0bCBBY2FkIFNjaSBVIFMgQTwvZnVsbC10aXRsZT48L3BlcmlvZGljYWw+PHBhZ2VzPjEx
OTgwLTU8L3BhZ2VzPjx2b2x1bWU+MTAwPC92b2x1bWU+PG51bWJlcj4yMTwvbnVtYmVyPjxlZGl0
aW9uPjIwMDMvMTAvMDg8L2VkaXRpb24+PGtleXdvcmRzPjxrZXl3b3JkPkVzY2hlcmljaGlhIGNv
bGkvZ2VuZXRpY3MvbWV0YWJvbGlzbTwva2V5d29yZD48a2V5d29yZD5Fc2NoZXJpY2hpYSBjb2xp
IFByb3RlaW5zL21ldGFib2xpc208L2tleXdvcmQ+PGtleXdvcmQ+RmVlZGJhY2s8L2tleXdvcmQ+
PGtleXdvcmQ+R2VuZSBFeHByZXNzaW9uIFJlZ3VsYXRpb24sIEJhY3RlcmlhbDwva2V5d29yZD48
a2V5d29yZD5HZW5lIEV4cHJlc3Npb24gUmVndWxhdGlvbiwgRnVuZ2FsPC9rZXl3b3JkPjxrZXl3
b3JkPktpbmV0aWNzPC9rZXl3b3JkPjxrZXl3b3JkPipNb2RlbHMsIEdlbmV0aWM8L2tleXdvcmQ+
PGtleXdvcmQ+UHJvbW90ZXIgUmVnaW9ucywgR2VuZXRpYzwva2V5d29yZD48a2V5d29yZD5TYWNj
aGFyb215Y2VzIGNlcmV2aXNpYWUvZ2VuZXRpY3MvbWV0YWJvbGlzbTwva2V5d29yZD48a2V5d29y
ZD5TYWNjaGFyb215Y2VzIGNlcmV2aXNpYWUgUHJvdGVpbnMvbWV0YWJvbGlzbTwva2V5d29yZD48
a2V5d29yZD5UcmFuc2NyaXB0aW9uIEZhY3RvcnMvbWV0YWJvbGlzbTwva2V5d29yZD48a2V5d29y
ZD4qVHJhbnNjcmlwdGlvbiwgR2VuZXRpYzwva2V5d29yZD48L2tleXdvcmRzPjxkYXRlcz48eWVh
cj4yMDAzPC95ZWFyPjxwdWItZGF0ZXM+PGRhdGU+T2N0IDE0PC9kYXRlPjwvcHViLWRhdGVzPjwv
ZGF0ZXM+PGlzYm4+MDAyNy04NDI0IChQcmludCk8L2lzYm4+PGFjY2Vzc2lvbi1udW0+MTQ1MzAz
ODg8L2FjY2Vzc2lvbi1udW0+PHVybHM+PHJlbGF0ZWQtdXJscz48dXJsPmh0dHA6Ly93d3cubmNi
aS5ubG0ubmloLmdvdi9lbnRyZXovcXVlcnkuZmNnaT9jbWQ9UmV0cmlldmUmYW1wO2RiPVB1Yk1l
ZCZhbXA7ZG9wdD1DaXRhdGlvbiZhbXA7bGlzdF91aWRzPTE0NTMwMzg4PC91cmw+PC9yZWxhdGVk
LXVybHM+PC91cmxzPjxjdXN0b20yPjIxODY5OTwvY3VzdG9tMj48ZWxlY3Ryb25pYy1yZXNvdXJj
ZS1udW0+MTAuMTA3My9wbmFzLjIxMzM4NDExMDAmI3hEOzIxMzM4NDExMDAgW3BpaV08L2VsZWN0
cm9uaWMtcmVzb3VyY2UtbnVtPjxsYW5ndWFnZT5lbmc8L2xhbmd1YWdlPjwvcmVjb3JkPjwvQ2l0
ZT48L0VuZE5vdGU+
</w:fldData>
        </w:fldChar>
      </w:r>
      <w:r>
        <w:instrText xml:space="preserve"> ADDIN EN.CITE.DATA </w:instrText>
      </w:r>
      <w:r w:rsidR="004D3D18">
        <w:fldChar w:fldCharType="end"/>
      </w:r>
      <w:r w:rsidR="004D3D18">
        <w:fldChar w:fldCharType="separate"/>
      </w:r>
      <w:r>
        <w:rPr>
          <w:noProof/>
        </w:rPr>
        <w:t>[</w:t>
      </w:r>
      <w:r w:rsidR="006A46DF">
        <w:rPr>
          <w:noProof/>
        </w:rPr>
        <w:t>1, 9-10, 19-22</w:t>
      </w:r>
      <w:r>
        <w:rPr>
          <w:noProof/>
        </w:rPr>
        <w:t>]</w:t>
      </w:r>
      <w:r w:rsidR="004D3D18">
        <w:fldChar w:fldCharType="end"/>
      </w:r>
      <w:r w:rsidRPr="005750C9">
        <w:t>.</w:t>
      </w:r>
    </w:p>
    <w:p w:rsidR="00C1397C" w:rsidRDefault="00C1397C" w:rsidP="00C1397C">
      <w:pPr>
        <w:ind w:firstLine="480"/>
        <w:jc w:val="both"/>
      </w:pPr>
      <w:r>
        <w:rPr>
          <w:rFonts w:hint="eastAsia"/>
        </w:rPr>
        <w:t xml:space="preserve">Unsurprisingly, the </w:t>
      </w:r>
      <w:r>
        <w:t>function</w:t>
      </w:r>
      <w:r>
        <w:rPr>
          <w:rFonts w:hint="eastAsia"/>
        </w:rPr>
        <w:t xml:space="preserve">-enriched </w:t>
      </w:r>
      <w:r w:rsidR="00D81E8E">
        <w:rPr>
          <w:rFonts w:hint="eastAsia"/>
        </w:rPr>
        <w:t>coregulation</w:t>
      </w:r>
      <w:r>
        <w:rPr>
          <w:rFonts w:hint="eastAsia"/>
        </w:rPr>
        <w:t xml:space="preserve"> pairs also have </w:t>
      </w:r>
      <w:r>
        <w:t>preferentially</w:t>
      </w:r>
      <w:r>
        <w:rPr>
          <w:rFonts w:hint="eastAsia"/>
        </w:rPr>
        <w:t xml:space="preserve"> recurring network </w:t>
      </w:r>
      <w:r w:rsidR="000225BD">
        <w:t>motif</w:t>
      </w:r>
      <w:r>
        <w:rPr>
          <w:rFonts w:hint="eastAsia"/>
        </w:rPr>
        <w:t xml:space="preserve">s as shown in Figure </w:t>
      </w:r>
      <w:r w:rsidR="00F908A5">
        <w:t>5</w:t>
      </w:r>
      <w:r>
        <w:rPr>
          <w:rFonts w:hint="eastAsia"/>
        </w:rPr>
        <w:t xml:space="preserve">. Several types of motifs were found in TF-TF </w:t>
      </w:r>
      <w:r w:rsidR="00D81E8E">
        <w:rPr>
          <w:rFonts w:hint="eastAsia"/>
        </w:rPr>
        <w:t>coregulation</w:t>
      </w:r>
      <w:r>
        <w:rPr>
          <w:rFonts w:hint="eastAsia"/>
        </w:rPr>
        <w:t xml:space="preserve">; for example, bidirectional and unidirectional FFLs were explored and these results were consistent with previous studies on network biology. In </w:t>
      </w:r>
      <w:r>
        <w:t>addition</w:t>
      </w:r>
      <w:r>
        <w:rPr>
          <w:rFonts w:hint="eastAsia"/>
        </w:rPr>
        <w:t xml:space="preserve"> to FFLs, we went further to investigate the upstream regulatory patterns of </w:t>
      </w:r>
      <w:r w:rsidR="00D81E8E">
        <w:rPr>
          <w:rFonts w:hint="eastAsia"/>
        </w:rPr>
        <w:t>coregulation</w:t>
      </w:r>
      <w:r>
        <w:rPr>
          <w:rFonts w:hint="eastAsia"/>
        </w:rPr>
        <w:t xml:space="preserve"> pairs and found </w:t>
      </w:r>
      <w:r>
        <w:rPr>
          <w:rFonts w:hint="eastAsia"/>
        </w:rPr>
        <w:lastRenderedPageBreak/>
        <w:t xml:space="preserve">that the two paired regulators were </w:t>
      </w:r>
      <w:r>
        <w:t>closely</w:t>
      </w:r>
      <w:r>
        <w:rPr>
          <w:rFonts w:hint="eastAsia"/>
        </w:rPr>
        <w:t xml:space="preserve"> linked in their upstream. For instance, over half of the pairs had common upstream TFs; a significant number of pairs had common TFs and miRNAs; and almost all pairs were cross-regulated in their upstream. Similar results were also found in TF-miRNA </w:t>
      </w:r>
      <w:r w:rsidR="00D81E8E">
        <w:rPr>
          <w:rFonts w:hint="eastAsia"/>
        </w:rPr>
        <w:t>coregulation</w:t>
      </w:r>
      <w:r>
        <w:rPr>
          <w:rFonts w:hint="eastAsia"/>
        </w:rPr>
        <w:t xml:space="preserve">. However, no enriched motif was found in miRNA-miRNA </w:t>
      </w:r>
      <w:r w:rsidR="00D81E8E">
        <w:rPr>
          <w:rFonts w:hint="eastAsia"/>
        </w:rPr>
        <w:t>coregulation</w:t>
      </w:r>
      <w:r w:rsidR="000225BD">
        <w:rPr>
          <w:rFonts w:hint="eastAsia"/>
        </w:rPr>
        <w:t xml:space="preserve">, probably </w:t>
      </w:r>
      <w:r>
        <w:rPr>
          <w:rFonts w:hint="eastAsia"/>
        </w:rPr>
        <w:t xml:space="preserve">due to the </w:t>
      </w:r>
      <w:r w:rsidR="000225BD">
        <w:t>incomplete</w:t>
      </w:r>
      <w:r>
        <w:rPr>
          <w:rFonts w:hint="eastAsia"/>
        </w:rPr>
        <w:t xml:space="preserve"> knowledge of regulatory regions </w:t>
      </w:r>
      <w:r w:rsidR="000225BD">
        <w:t>of</w:t>
      </w:r>
      <w:r>
        <w:rPr>
          <w:rFonts w:hint="eastAsia"/>
        </w:rPr>
        <w:t xml:space="preserve"> miRNA genes.</w:t>
      </w:r>
    </w:p>
    <w:p w:rsidR="004D3D18" w:rsidRDefault="007554E8">
      <w:pPr>
        <w:pStyle w:val="2"/>
        <w:spacing w:line="360" w:lineRule="auto"/>
        <w:ind w:left="601" w:hanging="601"/>
        <w:rPr>
          <w:sz w:val="24"/>
        </w:rPr>
      </w:pPr>
      <w:bookmarkStart w:id="7" w:name="_Toc235710450"/>
      <w:r w:rsidRPr="007554E8">
        <w:rPr>
          <w:sz w:val="24"/>
        </w:rPr>
        <w:t>Expression patterns of coregulation</w:t>
      </w:r>
      <w:bookmarkEnd w:id="7"/>
      <w:r w:rsidRPr="007554E8">
        <w:rPr>
          <w:sz w:val="24"/>
        </w:rPr>
        <w:t xml:space="preserve"> pairs</w:t>
      </w:r>
    </w:p>
    <w:p w:rsidR="00C1397C" w:rsidRDefault="00C1397C" w:rsidP="00C1397C">
      <w:pPr>
        <w:jc w:val="both"/>
      </w:pPr>
      <w:r>
        <w:rPr>
          <w:rFonts w:hint="eastAsia"/>
        </w:rPr>
        <w:t xml:space="preserve">Expression data across human normal/tumor tissues have recently become available. A previous study measured miRNA and mRNA expression profiles across 8 tissues </w:t>
      </w:r>
      <w:r w:rsidRPr="00A11702">
        <w:t>(colon, pancreas, kidney, bladder, prostate, uterus, lung, and breast)</w:t>
      </w:r>
      <w:r>
        <w:rPr>
          <w:rFonts w:hint="eastAsia"/>
        </w:rPr>
        <w:t xml:space="preserve"> and each tissue contained both normal and tumor samples </w:t>
      </w:r>
      <w:r w:rsidR="004D3D18">
        <w:fldChar w:fldCharType="begin"/>
      </w:r>
      <w:r>
        <w:instrText xml:space="preserve"> ADDIN EN.CITE &lt;EndNote&gt;&lt;Cite&gt;&lt;Author&gt;Lu&lt;/Author&gt;&lt;Year&gt;2005&lt;/Year&gt;&lt;RecNum&gt;198&lt;/RecNum&gt;&lt;record&gt;&lt;rec-number&gt;198&lt;/rec-number&gt;&lt;foreign-keys&gt;&lt;key app="EN" db-id="xrsar09fmp9evrevwd6xsx210x9wfervevtx"&gt;198&lt;/key&gt;&lt;/foreign-keys&gt;&lt;ref-type name="Journal Article"&gt;17&lt;/ref-type&gt;&lt;contributors&gt;&lt;authors&gt;&lt;author&gt;Lu, Jun&lt;/author&gt;&lt;author&gt;Getz, Gad&lt;/author&gt;&lt;author&gt;Miska, Eric A.&lt;/author&gt;&lt;author&gt;Alvarez-Saavedra, Ezequiel&lt;/author&gt;&lt;author&gt;Lamb, Justin&lt;/author&gt;&lt;author&gt;Peck, David&lt;/author&gt;&lt;author&gt;Sweet-Cordero, Alejandro&lt;/author&gt;&lt;author&gt;Ebert, Benjamin L.&lt;/author&gt;&lt;author&gt;Mak, Raymond H.&lt;/author&gt;&lt;author&gt;Ferrando, Adolfo A.&lt;/author&gt;&lt;author&gt;Downing, James R.&lt;/author&gt;&lt;author&gt;Jacks, Tyler&lt;/author&gt;&lt;author&gt;Horvitz, H. Robert&lt;/author&gt;&lt;author&gt;Golub, Todd R.&lt;/author&gt;&lt;/authors&gt;&lt;/contributors&gt;&lt;titles&gt;&lt;title&gt;MicroRNA expression profiles classify human cancers&lt;/title&gt;&lt;secondary-title&gt;Nature&lt;/secondary-title&gt;&lt;/titles&gt;&lt;periodical&gt;&lt;full-title&gt;Nature&lt;/full-title&gt;&lt;/periodical&gt;&lt;pages&gt;834-838&lt;/pages&gt;&lt;volume&gt;435&lt;/volume&gt;&lt;number&gt;7043&lt;/number&gt;&lt;dates&gt;&lt;year&gt;2005&lt;/year&gt;&lt;/dates&gt;&lt;isbn&gt;0028-0836&lt;/isbn&gt;&lt;urls&gt;&lt;related-urls&gt;&lt;url&gt;http://dx.doi.org/10.1038/nature03702&lt;/url&gt;&lt;url&gt;http://www.nature.com/nature/journal/v435/n7043/suppinfo/nature03702_S1.html&lt;/url&gt;&lt;/related-urls&gt;&lt;/urls&gt;&lt;/record&gt;&lt;/Cite&gt;&lt;/EndNote&gt;</w:instrText>
      </w:r>
      <w:r w:rsidR="004D3D18">
        <w:fldChar w:fldCharType="separate"/>
      </w:r>
      <w:r>
        <w:rPr>
          <w:noProof/>
        </w:rPr>
        <w:t>[</w:t>
      </w:r>
      <w:r w:rsidR="006A46DF">
        <w:rPr>
          <w:noProof/>
        </w:rPr>
        <w:t>18</w:t>
      </w:r>
      <w:r>
        <w:rPr>
          <w:noProof/>
        </w:rPr>
        <w:t>]</w:t>
      </w:r>
      <w:r w:rsidR="004D3D18">
        <w:fldChar w:fldCharType="end"/>
      </w:r>
      <w:r>
        <w:rPr>
          <w:rFonts w:hint="eastAsia"/>
        </w:rPr>
        <w:t xml:space="preserve">. By analyzing the expression profiles, </w:t>
      </w:r>
      <w:r>
        <w:t>we investigated</w:t>
      </w:r>
      <w:r>
        <w:rPr>
          <w:rFonts w:hint="eastAsia"/>
        </w:rPr>
        <w:t xml:space="preserve"> the correlations between the expression profiles of each </w:t>
      </w:r>
      <w:r w:rsidR="00D81E8E">
        <w:rPr>
          <w:rFonts w:hint="eastAsia"/>
        </w:rPr>
        <w:t>coregulation</w:t>
      </w:r>
      <w:r>
        <w:rPr>
          <w:rFonts w:hint="eastAsia"/>
        </w:rPr>
        <w:t xml:space="preserve"> pair in both normal and cancer </w:t>
      </w:r>
      <w:r w:rsidR="000225BD">
        <w:t>sample</w:t>
      </w:r>
      <w:r>
        <w:rPr>
          <w:rFonts w:hint="eastAsia"/>
        </w:rPr>
        <w:t>s.</w:t>
      </w:r>
    </w:p>
    <w:p w:rsidR="00C1397C" w:rsidRDefault="00C1397C" w:rsidP="00CD6000">
      <w:pPr>
        <w:ind w:firstLine="480"/>
        <w:jc w:val="both"/>
      </w:pPr>
      <w:r>
        <w:rPr>
          <w:rFonts w:hint="eastAsia"/>
        </w:rPr>
        <w:t xml:space="preserve">Figure </w:t>
      </w:r>
      <w:r w:rsidR="00C80A9C">
        <w:t>6</w:t>
      </w:r>
      <w:r>
        <w:rPr>
          <w:rFonts w:hint="eastAsia"/>
        </w:rPr>
        <w:t xml:space="preserve"> show</w:t>
      </w:r>
      <w:r w:rsidR="00CD6000">
        <w:t>s</w:t>
      </w:r>
      <w:r>
        <w:rPr>
          <w:rFonts w:hint="eastAsia"/>
        </w:rPr>
        <w:t xml:space="preserve"> the </w:t>
      </w:r>
      <w:r w:rsidRPr="00055590">
        <w:t xml:space="preserve">expression correlations </w:t>
      </w:r>
      <w:r>
        <w:rPr>
          <w:rFonts w:hint="eastAsia"/>
        </w:rPr>
        <w:t xml:space="preserve">of different </w:t>
      </w:r>
      <w:r w:rsidR="00D81E8E">
        <w:rPr>
          <w:rFonts w:hint="eastAsia"/>
        </w:rPr>
        <w:t>coregulation</w:t>
      </w:r>
      <w:r>
        <w:rPr>
          <w:rFonts w:hint="eastAsia"/>
        </w:rPr>
        <w:t xml:space="preserve"> types </w:t>
      </w:r>
      <w:r w:rsidRPr="00055590">
        <w:t xml:space="preserve">in normal and tumor </w:t>
      </w:r>
      <w:r w:rsidR="000225BD">
        <w:t>samples</w:t>
      </w:r>
      <w:r>
        <w:rPr>
          <w:rFonts w:hint="eastAsia"/>
        </w:rPr>
        <w:t xml:space="preserve">. Interestingly, the three </w:t>
      </w:r>
      <w:r w:rsidR="00D81E8E">
        <w:rPr>
          <w:rFonts w:hint="eastAsia"/>
        </w:rPr>
        <w:t>coregulation</w:t>
      </w:r>
      <w:r>
        <w:rPr>
          <w:rFonts w:hint="eastAsia"/>
        </w:rPr>
        <w:t xml:space="preserve"> types show distinct trends in normal tissues. For example, TF-TF had a zero-centered distribution similar to background; TF-miRNA had two tendencies </w:t>
      </w:r>
      <w:r w:rsidR="00AF4179">
        <w:t>to</w:t>
      </w:r>
      <w:r>
        <w:rPr>
          <w:rFonts w:hint="eastAsia"/>
        </w:rPr>
        <w:t xml:space="preserve"> highly-</w:t>
      </w:r>
      <w:r>
        <w:t>positive</w:t>
      </w:r>
      <w:r>
        <w:rPr>
          <w:rFonts w:hint="eastAsia"/>
        </w:rPr>
        <w:t xml:space="preserve"> and medium-negative correlations in comparison with its background; miRNA-miRNA showed </w:t>
      </w:r>
      <w:r w:rsidRPr="00506D00">
        <w:t>preference</w:t>
      </w:r>
      <w:r>
        <w:rPr>
          <w:rFonts w:hint="eastAsia"/>
        </w:rPr>
        <w:t xml:space="preserve"> for </w:t>
      </w:r>
      <w:r w:rsidR="00AF4179">
        <w:t xml:space="preserve">only </w:t>
      </w:r>
      <w:r>
        <w:t>positive</w:t>
      </w:r>
      <w:r>
        <w:rPr>
          <w:rFonts w:hint="eastAsia"/>
        </w:rPr>
        <w:t xml:space="preserve"> correlation. T</w:t>
      </w:r>
      <w:r>
        <w:t>h</w:t>
      </w:r>
      <w:r>
        <w:rPr>
          <w:rFonts w:hint="eastAsia"/>
        </w:rPr>
        <w:t>e different trends may reflect the diversity of function roles between TFs and miRNAs</w:t>
      </w:r>
      <w:r w:rsidR="00EA7430">
        <w:t>; that is,</w:t>
      </w:r>
      <w:r>
        <w:rPr>
          <w:rFonts w:hint="eastAsia"/>
        </w:rPr>
        <w:t xml:space="preserve"> TFs can act as activators </w:t>
      </w:r>
      <w:r w:rsidR="00AF4179">
        <w:t xml:space="preserve">(+) </w:t>
      </w:r>
      <w:r>
        <w:rPr>
          <w:rFonts w:hint="eastAsia"/>
        </w:rPr>
        <w:t xml:space="preserve">or repressors </w:t>
      </w:r>
      <w:r w:rsidR="00AF4179">
        <w:t xml:space="preserve">(-) </w:t>
      </w:r>
      <w:r>
        <w:rPr>
          <w:rFonts w:hint="eastAsia"/>
        </w:rPr>
        <w:t xml:space="preserve">in gene regulation; however, miRNAs mainly act as repressors </w:t>
      </w:r>
      <w:r w:rsidR="00AF4179">
        <w:t xml:space="preserve">(-) </w:t>
      </w:r>
      <w:r>
        <w:rPr>
          <w:rFonts w:hint="eastAsia"/>
        </w:rPr>
        <w:t xml:space="preserve">by translation inhibition or </w:t>
      </w:r>
      <w:r>
        <w:t>transcript</w:t>
      </w:r>
      <w:r>
        <w:rPr>
          <w:rFonts w:hint="eastAsia"/>
        </w:rPr>
        <w:t xml:space="preserve"> destabilization. Thus, it seems that these typical trends may be </w:t>
      </w:r>
      <w:r>
        <w:t>mechanistically</w:t>
      </w:r>
      <w:r>
        <w:rPr>
          <w:rFonts w:hint="eastAsia"/>
        </w:rPr>
        <w:t xml:space="preserve"> reasonable.</w:t>
      </w:r>
    </w:p>
    <w:p w:rsidR="00CD6000" w:rsidRDefault="00EA7430" w:rsidP="00526B6D">
      <w:pPr>
        <w:ind w:firstLine="480"/>
        <w:jc w:val="both"/>
      </w:pPr>
      <w:r>
        <w:t>On the contrary</w:t>
      </w:r>
      <w:r w:rsidR="00C1397C">
        <w:rPr>
          <w:rFonts w:hint="eastAsia"/>
        </w:rPr>
        <w:t xml:space="preserve">, all </w:t>
      </w:r>
      <w:r w:rsidR="00D81E8E">
        <w:rPr>
          <w:rFonts w:hint="eastAsia"/>
        </w:rPr>
        <w:t>coregulation</w:t>
      </w:r>
      <w:r w:rsidR="00C1397C">
        <w:rPr>
          <w:rFonts w:hint="eastAsia"/>
        </w:rPr>
        <w:t xml:space="preserve"> types turn </w:t>
      </w:r>
      <w:r>
        <w:t>in</w:t>
      </w:r>
      <w:r w:rsidR="00C1397C">
        <w:rPr>
          <w:rFonts w:hint="eastAsia"/>
        </w:rPr>
        <w:t>to a</w:t>
      </w:r>
      <w:r>
        <w:t>n identical</w:t>
      </w:r>
      <w:r w:rsidR="00C1397C">
        <w:rPr>
          <w:rFonts w:hint="eastAsia"/>
        </w:rPr>
        <w:t xml:space="preserve"> trend in tumor tissues</w:t>
      </w:r>
      <w:r>
        <w:t>.</w:t>
      </w:r>
      <w:r w:rsidR="00C1397C">
        <w:rPr>
          <w:rFonts w:hint="eastAsia"/>
        </w:rPr>
        <w:t xml:space="preserve"> </w:t>
      </w:r>
      <w:r>
        <w:t>All of them show</w:t>
      </w:r>
      <w:r w:rsidR="00C1397C">
        <w:rPr>
          <w:rFonts w:hint="eastAsia"/>
        </w:rPr>
        <w:t xml:space="preserve"> </w:t>
      </w:r>
      <w:r>
        <w:t xml:space="preserve">similar </w:t>
      </w:r>
      <w:r w:rsidR="00C1397C">
        <w:rPr>
          <w:rFonts w:hint="eastAsia"/>
        </w:rPr>
        <w:t xml:space="preserve">zero-centered </w:t>
      </w:r>
      <w:r>
        <w:rPr>
          <w:rFonts w:hint="eastAsia"/>
        </w:rPr>
        <w:t>distributions</w:t>
      </w:r>
      <w:r>
        <w:t xml:space="preserve"> </w:t>
      </w:r>
      <w:r w:rsidR="00C1397C">
        <w:t>resemble</w:t>
      </w:r>
      <w:r w:rsidR="00C1397C">
        <w:rPr>
          <w:rFonts w:hint="eastAsia"/>
        </w:rPr>
        <w:t>d to their backgrounds. This trend suggest</w:t>
      </w:r>
      <w:r>
        <w:t>s</w:t>
      </w:r>
      <w:r w:rsidR="00C1397C">
        <w:rPr>
          <w:rFonts w:hint="eastAsia"/>
        </w:rPr>
        <w:t xml:space="preserve"> that the function-enriched </w:t>
      </w:r>
      <w:r w:rsidR="00D81E8E">
        <w:rPr>
          <w:rFonts w:hint="eastAsia"/>
        </w:rPr>
        <w:t>coregulation</w:t>
      </w:r>
      <w:r w:rsidR="00C1397C">
        <w:rPr>
          <w:rFonts w:hint="eastAsia"/>
        </w:rPr>
        <w:t xml:space="preserve"> pairs lost their correlation in tumor tissues, </w:t>
      </w:r>
      <w:r w:rsidR="00C1397C">
        <w:rPr>
          <w:rFonts w:hint="eastAsia"/>
        </w:rPr>
        <w:lastRenderedPageBreak/>
        <w:t xml:space="preserve">implying the disruption of </w:t>
      </w:r>
      <w:r w:rsidR="00D81E8E">
        <w:rPr>
          <w:rFonts w:hint="eastAsia"/>
        </w:rPr>
        <w:t>coregulation</w:t>
      </w:r>
      <w:r w:rsidR="00C1397C">
        <w:rPr>
          <w:rFonts w:hint="eastAsia"/>
        </w:rPr>
        <w:t xml:space="preserve"> may be closely </w:t>
      </w:r>
      <w:r>
        <w:t>associated to</w:t>
      </w:r>
      <w:r w:rsidR="00C1397C">
        <w:rPr>
          <w:rFonts w:hint="eastAsia"/>
        </w:rPr>
        <w:t xml:space="preserve"> cancers. Together these results may support the functionality of identified </w:t>
      </w:r>
      <w:r w:rsidR="00D81E8E">
        <w:rPr>
          <w:rFonts w:hint="eastAsia"/>
        </w:rPr>
        <w:t>coregulation</w:t>
      </w:r>
      <w:r w:rsidR="00C1397C">
        <w:rPr>
          <w:rFonts w:hint="eastAsia"/>
        </w:rPr>
        <w:t xml:space="preserve"> pairs.</w:t>
      </w:r>
    </w:p>
    <w:p w:rsidR="004D3D18" w:rsidRDefault="00CD6000">
      <w:pPr>
        <w:pStyle w:val="1"/>
        <w:spacing w:line="360" w:lineRule="auto"/>
      </w:pPr>
      <w:r w:rsidRPr="00CD6000">
        <w:t>Discussion and Conclusion</w:t>
      </w:r>
    </w:p>
    <w:p w:rsidR="00CD6000" w:rsidRDefault="00D3188E" w:rsidP="00D3188E">
      <w:pPr>
        <w:jc w:val="both"/>
      </w:pPr>
      <w:r>
        <w:t>W</w:t>
      </w:r>
      <w:r w:rsidR="00EA7430">
        <w:t>e</w:t>
      </w:r>
      <w:r w:rsidR="00CD6000">
        <w:rPr>
          <w:rFonts w:hint="eastAsia"/>
        </w:rPr>
        <w:t xml:space="preserve"> proposed a novel strategy aimed at identifying potential coordinated regulation by utilizing functional annotation information and discovered many biological processes that emerged only in </w:t>
      </w:r>
      <w:r w:rsidR="00D81E8E">
        <w:rPr>
          <w:rFonts w:hint="eastAsia"/>
        </w:rPr>
        <w:t>coregulation</w:t>
      </w:r>
      <w:r w:rsidR="00CD6000">
        <w:rPr>
          <w:rFonts w:hint="eastAsia"/>
        </w:rPr>
        <w:t xml:space="preserve">. Compared to traditional function enrichment analysis, our strategy considered whole function profiles rather than single annotations. In addition, it also solves the restriction of traditional methods that only focus on single regulators. For </w:t>
      </w:r>
      <w:r w:rsidR="00CD6000">
        <w:t>example</w:t>
      </w:r>
      <w:r w:rsidR="00CD6000">
        <w:rPr>
          <w:rFonts w:hint="eastAsia"/>
        </w:rPr>
        <w:t xml:space="preserve">, a miRNA can </w:t>
      </w:r>
      <w:r w:rsidR="00CD6000">
        <w:t>potentially</w:t>
      </w:r>
      <w:r w:rsidR="00CD6000">
        <w:rPr>
          <w:rFonts w:hint="eastAsia"/>
        </w:rPr>
        <w:t xml:space="preserve"> regulate an </w:t>
      </w:r>
      <w:r w:rsidR="00CD6000">
        <w:t>abundance</w:t>
      </w:r>
      <w:r w:rsidR="00CD6000">
        <w:rPr>
          <w:rFonts w:hint="eastAsia"/>
        </w:rPr>
        <w:t xml:space="preserve"> of target genes. To find enriched functions of the miRNA, all its potential targets will be tested for any enriched function. However, since the target size of a miRNA may be huge, some meaningful biological processes involving only a small subset of genes will be hidden. In fact, these hidden processes may be significantly impacted by miRNAs in coordination with other regulators, </w:t>
      </w:r>
      <w:r w:rsidR="00EA7430">
        <w:t>namely,</w:t>
      </w:r>
      <w:r w:rsidR="00CD6000">
        <w:rPr>
          <w:rFonts w:hint="eastAsia"/>
        </w:rPr>
        <w:t xml:space="preserve"> other miRNAs or TFs. </w:t>
      </w:r>
      <w:r w:rsidR="00EA7430">
        <w:t>After all</w:t>
      </w:r>
      <w:r w:rsidR="00CD6000">
        <w:rPr>
          <w:rFonts w:hint="eastAsia"/>
        </w:rPr>
        <w:t xml:space="preserve">, a biological process may be regulated not only at the </w:t>
      </w:r>
      <w:r w:rsidR="00CD6000">
        <w:t>transcriptional</w:t>
      </w:r>
      <w:r w:rsidR="00CD6000">
        <w:rPr>
          <w:rFonts w:hint="eastAsia"/>
        </w:rPr>
        <w:t xml:space="preserve"> layer, but also at the posttranscriptional layer </w:t>
      </w:r>
      <w:r w:rsidR="004D3D18">
        <w:fldChar w:fldCharType="begin">
          <w:fldData xml:space="preserve">PEVuZE5vdGU+PENpdGU+PEF1dGhvcj5Ib2JlcnQ8L0F1dGhvcj48WWVhcj4yMDA0PC9ZZWFyPjxS
ZWNOdW0+MjY1PC9SZWNOdW0+PHJlY29yZD48cmVjLW51bWJlcj4yNjU8L3JlYy1udW1iZXI+PGZv
cmVpZ24ta2V5cz48a2V5IGFwcD0iRU4iIGRiLWlkPSJ4cnNhcjA5Zm1wOWV2cmV2d2Q2eHN4MjEw
eDl3ZmVydmV2dHgiPjI2NTwva2V5PjwvZm9yZWlnbi1rZXlzPjxyZWYtdHlwZSBuYW1lPSJKb3Vy
bmFsIEFydGljbGUiPjE3PC9yZWYtdHlwZT48Y29udHJpYnV0b3JzPjxhdXRob3JzPjxhdXRob3I+
SG9iZXJ0LCBPLjwvYXV0aG9yPjwvYXV0aG9ycz48L2NvbnRyaWJ1dG9ycz48YXV0aC1hZGRyZXNz
PkNvbHVtYmlhIFVuaXZlcnNpdHkgTWVkaWNhbCBDZW50ZXIsIERlcGFydG1lbnQgb2YgQmlvY2hl
bWlzdHJ5ICZhbXA7IE1vbGVjdWxhciBCaW9waHlzaWNzLCBDZW50ZXIgZm9yIE5ldXJvYmlvbG9n
eSBhbmQgQmVoYXZpb3IsIE5ldyBZb3JrLCBOWSAxMDAzMiwgVVNBLiBvcjM4QGNvbHVtYmlhLmVk
dTwvYXV0aC1hZGRyZXNzPjx0aXRsZXM+PHRpdGxlPkNvbW1vbiBsb2dpYyBvZiB0cmFuc2NyaXB0
aW9uIGZhY3RvciBhbmQgbWljcm9STkEgYWN0aW9uPC90aXRsZT48c2Vjb25kYXJ5LXRpdGxlPlRy
ZW5kcyBCaW9jaGVtIFNjaTwvc2Vjb25kYXJ5LXRpdGxlPjwvdGl0bGVzPjxwZXJpb2RpY2FsPjxm
dWxsLXRpdGxlPlRyZW5kcyBCaW9jaGVtIFNjaTwvZnVsbC10aXRsZT48L3BlcmlvZGljYWw+PHBh
Z2VzPjQ2Mi04PC9wYWdlcz48dm9sdW1lPjI5PC92b2x1bWU+PG51bWJlcj45PC9udW1iZXI+PGVk
aXRpb24+MjAwNC8wOS8wMTwvZWRpdGlvbj48a2V5d29yZHM+PGtleXdvcmQ+QW5pbWFsczwva2V5
d29yZD48a2V5d29yZD5Db21iaW5hdG9yaWFsIENoZW1pc3RyeSBUZWNobmlxdWVzPC9rZXl3b3Jk
PjxrZXl3b3JkPkROQS9nZW5ldGljczwva2V5d29yZD48a2V5d29yZD5HZW5lIEV4cHJlc3Npb24g
UmVndWxhdGlvbjwva2V5d29yZD48a2V5d29yZD5NaWNyb1JOQXMvKmdlbmV0aWNzPC9rZXl3b3Jk
PjxrZXl3b3JkPk1vZGVscywgR2VuZXRpYzwva2V5d29yZD48a2V5d29yZD5STkEvZ2VuZXRpY3M8
L2tleXdvcmQ+PGtleXdvcmQ+VHJhbnNjcmlwdGlvbiBGYWN0b3JzLyptZXRhYm9saXNtPC9rZXl3
b3JkPjwva2V5d29yZHM+PGRhdGVzPjx5ZWFyPjIwMDQ8L3llYXI+PHB1Yi1kYXRlcz48ZGF0ZT5T
ZXA8L2RhdGU+PC9wdWItZGF0ZXM+PC9kYXRlcz48aXNibj4wOTY4LTAwMDQgKFByaW50KTwvaXNi
bj48YWNjZXNzaW9uLW51bT4xNTMzNzExOTwvYWNjZXNzaW9uLW51bT48dXJscz48cmVsYXRlZC11
cmxzPjx1cmw+aHR0cDovL3d3dy5uY2JpLm5sbS5uaWguZ292L2VudHJlei9xdWVyeS5mY2dpP2Nt
ZD1SZXRyaWV2ZSZhbXA7ZGI9UHViTWVkJmFtcDtkb3B0PUNpdGF0aW9uJmFtcDtsaXN0X3VpZHM9
MTUzMzcxMTk8L3VybD48L3JlbGF0ZWQtdXJscz48L3VybHM+PGVsZWN0cm9uaWMtcmVzb3VyY2Ut
bnVtPjEwLjEwMTYvai50aWJzLjIwMDQuMDcuMDAxJiN4RDtTMDk2OC0wMDA0KDA0KTAwMTU2LTIg
W3BpaV08L2VsZWN0cm9uaWMtcmVzb3VyY2UtbnVtPjxsYW5ndWFnZT5lbmc8L2xhbmd1YWdlPjwv
cmVjb3JkPjwvQ2l0ZT48Q2l0ZT48QXV0aG9yPkhvYmVydDwvQXV0aG9yPjxZZWFyPjIwMDg8L1ll
YXI+PFJlY051bT4xNjA8L1JlY051bT48cmVjb3JkPjxyZWMtbnVtYmVyPjE2MDwvcmVjLW51bWJl
cj48Zm9yZWlnbi1rZXlzPjxrZXkgYXBwPSJFTiIgZGItaWQ9Inhyc2FyMDlmbXA5ZXZyZXZ3ZDZ4
c3gyMTB4OXdmZXJ2ZXZ0eCI+MTYwPC9rZXk+PC9mb3JlaWduLWtleXM+PHJlZi10eXBlIG5hbWU9
IkpvdXJuYWwgQXJ0aWNsZSI+MTc8L3JlZi10eXBlPjxjb250cmlidXRvcnM+PGF1dGhvcnM+PGF1
dGhvcj5Ib2JlcnQsIE9saXZlcjwvYXV0aG9yPjwvYXV0aG9ycz48L2NvbnRyaWJ1dG9ycz48dGl0
bGVzPjx0aXRsZT5HZW5lIFJlZ3VsYXRpb24gYnkgVHJhbnNjcmlwdGlvbiBGYWN0b3JzIGFuZCBN
aWNyb1JOQXM8L3RpdGxlPjxzZWNvbmRhcnktdGl0bGU+U2NpZW5jZTwvc2Vjb25kYXJ5LXRpdGxl
PjwvdGl0bGVzPjxwZXJpb2RpY2FsPjxmdWxsLXRpdGxlPlNjaWVuY2U8L2Z1bGwtdGl0bGU+PC9w
ZXJpb2RpY2FsPjxwYWdlcz4xNzg1LTE3ODY8L3BhZ2VzPjx2b2x1bWU+MzE5PC92b2x1bWU+PG51
bWJlcj41ODcxPC9udW1iZXI+PGRhdGVzPjx5ZWFyPjIwMDg8L3llYXI+PHB1Yi1kYXRlcz48ZGF0
ZT5NYXJjaCAyOCwgMjAwODwvZGF0ZT48L3B1Yi1kYXRlcz48L2RhdGVzPjx1cmxzPjxyZWxhdGVk
LXVybHM+PHVybD5odHRwOi8vd3d3LnNjaWVuY2VtYWcub3JnL2NnaS9jb250ZW50L2Fic3RyYWN0
LzMxOS81ODcxLzE3ODU8L3VybD48L3JlbGF0ZWQtdXJscz48L3VybHM+PGVsZWN0cm9uaWMtcmVz
b3VyY2UtbnVtPjEwLjExMjYvc2NpZW5jZS4xMTUxNjUxPC9lbGVjdHJvbmljLXJlc291cmNlLW51
bT48L3JlY29yZD48L0NpdGU+PENpdGU+PEF1dGhvcj5NYXJzb248L0F1dGhvcj48WWVhcj4yMDA4
PC9ZZWFyPjxSZWNOdW0+MTkzPC9SZWNOdW0+PHJlY29yZD48cmVjLW51bWJlcj4xOTM8L3JlYy1u
dW1iZXI+PGZvcmVpZ24ta2V5cz48a2V5IGFwcD0iRU4iIGRiLWlkPSJ4cnNhcjA5Zm1wOWV2cmV2
d2Q2eHN4MjEweDl3ZmVydmV2dHgiPjE5Mzwva2V5PjwvZm9yZWlnbi1rZXlzPjxyZWYtdHlwZSBu
YW1lPSJKb3VybmFsIEFydGljbGUiPjE3PC9yZWYtdHlwZT48Y29udHJpYnV0b3JzPjxhdXRob3Jz
PjxhdXRob3I+TWFyc29uLCBBbGV4YW5kZXI8L2F1dGhvcj48YXV0aG9yPkxldmluZSwgU3R1YXJ0
IFMuPC9hdXRob3I+PGF1dGhvcj5Db2xlLCBNZWdhbiBGLjwvYXV0aG9yPjxhdXRob3I+RnJhbXB0
b24sIEdhcnJldHQgTS48L2F1dGhvcj48YXV0aG9yPkJyYW1icmluaywgVG9iaWFzPC9hdXRob3I+
PGF1dGhvcj5Kb2huc3RvbmUsIFNhcmFoPC9hdXRob3I+PGF1dGhvcj5HdWVudGhlciwgTWF0dGhl
dyBHLjwvYXV0aG9yPjxhdXRob3I+Sm9obnN0b24sIFdlbmR5IEsuPC9hdXRob3I+PGF1dGhvcj5X
ZXJuaWcsIE1hcml1czwvYXV0aG9yPjxhdXRob3I+TmV3bWFuLCBKYW1pZTwvYXV0aG9yPjxhdXRo
b3I+Q2FsYWJyZXNlLCBKLiBNYXVybzwvYXV0aG9yPjxhdXRob3I+RGVubmlzLCBMdWNhcyBNLjwv
YXV0aG9yPjxhdXRob3I+Vm9sa2VydCwgVGhvbWFzIEwuPC9hdXRob3I+PGF1dGhvcj5HdXB0YSwg
U3VtZWV0PC9hdXRob3I+PGF1dGhvcj5Mb3ZlLCBKZW5uaWZlcjwvYXV0aG9yPjxhdXRob3I+SGFu
bmV0dCwgTmFuY3k8L2F1dGhvcj48YXV0aG9yPlNoYXJwLCBQaGlsbGlwIEEuPC9hdXRob3I+PGF1
dGhvcj5CYXJ0ZWwsIERhdmlkIFAuPC9hdXRob3I+PGF1dGhvcj5KYWVuaXNjaCwgUnVkb2xmPC9h
dXRob3I+PGF1dGhvcj5Zb3VuZywgUmljaGFyZCBBLjwvYXV0aG9yPjwvYXV0aG9ycz48L2NvbnRy
aWJ1dG9ycz48dGl0bGVzPjx0aXRsZT5Db25uZWN0aW5nIG1pY3JvUk5BIEdlbmVzIHRvIHRoZSBD
b3JlIFRyYW5zY3JpcHRpb25hbCBSZWd1bGF0b3J5IENpcmN1aXRyeSBvZiBFbWJyeW9uaWMgU3Rl
bSBDZWxsczwvdGl0bGU+PHNlY29uZGFyeS10aXRsZT5DZWxsPC9zZWNvbmRhcnktdGl0bGU+PC90
aXRsZXM+PHBlcmlvZGljYWw+PGZ1bGwtdGl0bGU+Q2VsbDwvZnVsbC10aXRsZT48L3BlcmlvZGlj
YWw+PHBhZ2VzPjUyMS01MzM8L3BhZ2VzPjx2b2x1bWU+MTM0PC92b2x1bWU+PG51bWJlcj4zPC9u
dW1iZXI+PGtleXdvcmRzPjxrZXl3b3JkPlNURU1DRUxMPC9rZXl3b3JkPjwva2V5d29yZHM+PGRh
dGVzPjx5ZWFyPjIwMDg8L3llYXI+PC9kYXRlcz48aXNibj4wMDkyLTg2NzQ8L2lzYm4+PHVybHM+
PHJlbGF0ZWQtdXJscz48dXJsPmh0dHA6Ly9saW5raW5naHViLmVsc2V2aWVyLmNvbS9yZXRyaWV2
ZS9waWkvUzAwOTI4Njc0MDgwMDkzODA8L3VybD48L3JlbGF0ZWQtdXJscz48L3VybHM+PC9yZWNv
cmQ+PC9DaXRlPjxDaXRlPjxBdXRob3I+Q3VpPC9BdXRob3I+PFllYXI+MjAwNzwvWWVhcj48UmVj
TnVtPjE5NzwvUmVjTnVtPjxyZWNvcmQ+PHJlYy1udW1iZXI+MTk3PC9yZWMtbnVtYmVyPjxmb3Jl
aWduLWtleXM+PGtleSBhcHA9IkVOIiBkYi1pZD0ieHJzYXIwOWZtcDlldnJldndkNnhzeDIxMHg5
d2ZlcnZldnR4Ij4xOTc8L2tleT48L2ZvcmVpZ24ta2V5cz48cmVmLXR5cGUgbmFtZT0iSm91cm5h
bCBBcnRpY2xlIj4xNzwvcmVmLXR5cGU+PGNvbnRyaWJ1dG9ycz48YXV0aG9ycz48YXV0aG9yPkN1
aSwgUS48L2F1dGhvcj48YXV0aG9yPll1LCBaLjwvYXV0aG9yPjxhdXRob3I+UGFuLCBZLjwvYXV0
aG9yPjxhdXRob3I+UHVyaXNpbWEsIEUuIE8uPC9hdXRob3I+PGF1dGhvcj5XYW5nLCBFLjwvYXV0
aG9yPjwvYXV0aG9ycz48L2NvbnRyaWJ1dG9ycz48YXV0aC1hZGRyZXNzPkJpb3RlY2hub2xvZ3kg
UmVzZWFyY2ggSW5zdGl0dXRlLCBOYXRpb25hbCBSZXNlYXJjaCBDb3VuY2lsIENhbmFkYSwgTW9u
dHJlYWwsIFF1ZS4sIENhbmFkYSBINFAgMlIyLjwvYXV0aC1hZGRyZXNzPjx0aXRsZXM+PHRpdGxl
Pk1pY3JvUk5BcyBwcmVmZXJlbnRpYWxseSB0YXJnZXQgdGhlIGdlbmVzIHdpdGggaGlnaCB0cmFu
c2NyaXB0aW9uYWwgcmVndWxhdGlvbiBjb21wbGV4aXR5PC90aXRsZT48c2Vjb25kYXJ5LXRpdGxl
PkJpb2NoZW0gQmlvcGh5cyBSZXMgQ29tbXVuPC9zZWNvbmRhcnktdGl0bGU+PC90aXRsZXM+PHBl
cmlvZGljYWw+PGZ1bGwtdGl0bGU+QmlvY2hlbSBCaW9waHlzIFJlcyBDb21tdW48L2Z1bGwtdGl0
bGU+PC9wZXJpb2RpY2FsPjxwYWdlcz43MzMtODwvcGFnZXM+PHZvbHVtZT4zNTI8L3ZvbHVtZT48
bnVtYmVyPjM8L251bWJlcj48ZWRpdGlvbj4yMDA2LzEyLzA1PC9lZGl0aW9uPjxrZXl3b3Jkcz48
a2V5d29yZD5DaHJvbW9zb21lIE1hcHBpbmcvKm1ldGhvZHM8L2tleXdvcmQ+PGtleXdvcmQ+Q29t
cHV0ZXIgU2ltdWxhdGlvbjwva2V5d29yZD48a2V5d29yZD5HZW5lIEV4cHJlc3Npb24gUmVndWxh
dGlvbi9nZW5ldGljczwva2V5d29yZD48a2V5d29yZD5HZW5lIFRhcmdldGluZy8qbWV0aG9kczwv
a2V5d29yZD48a2V5d29yZD5NaWNyb1JOQXMvKmdlbmV0aWNzPC9rZXl3b3JkPjxrZXl3b3JkPipN
b2RlbHMsIEdlbmV0aWM8L2tleXdvcmQ+PGtleXdvcmQ+TW9kZWxzLCBTdGF0aXN0aWNhbDwva2V5
d29yZD48a2V5d29yZD5SZWd1bGF0b3J5IFNlcXVlbmNlcywgTnVjbGVpYyBBY2lkLypnZW5ldGlj
czwva2V5d29yZD48a2V5d29yZD5UcmFuc2NyaXB0aW9uIEZhY3RvcnMvKmdlbmV0aWNzPC9rZXl3
b3JkPjxrZXl3b3JkPlRyYW5zY3JpcHRpb25hbCBBY3RpdmF0aW9uLypnZW5ldGljczwva2V5d29y
ZD48L2tleXdvcmRzPjxkYXRlcz48eWVhcj4yMDA3PC95ZWFyPjxwdWItZGF0ZXM+PGRhdGU+SmFu
IDE5PC9kYXRlPjwvcHViLWRhdGVzPjwvZGF0ZXM+PGlzYm4+MDAwNi0yOTFYIChQcmludCk8L2lz
Ym4+PGFjY2Vzc2lvbi1udW0+MTcxNDExODU8L2FjY2Vzc2lvbi1udW0+PHVybHM+PHJlbGF0ZWQt
dXJscz48dXJsPmh0dHA6Ly93d3cubmNiaS5ubG0ubmloLmdvdi9lbnRyZXovcXVlcnkuZmNnaT9j
bWQ9UmV0cmlldmUmYW1wO2RiPVB1Yk1lZCZhbXA7ZG9wdD1DaXRhdGlvbiZhbXA7bGlzdF91aWRz
PTE3MTQxMTg1PC91cmw+PC9yZWxhdGVkLXVybHM+PC91cmxzPjxlbGVjdHJvbmljLXJlc291cmNl
LW51bT5TMDAwNi0yOTFYKDA2KTAyNTYyLTkgW3BpaV0mI3hEOzEwLjEwMTYvai5iYnJjLjIwMDYu
MTEuMDgwPC9lbGVjdHJvbmljLXJlc291cmNlLW51bT48bGFuZ3VhZ2U+ZW5nPC9sYW5ndWFnZT48
L3JlY29yZD48L0NpdGU+PC9FbmROb3RlPn==
</w:fldData>
        </w:fldChar>
      </w:r>
      <w:r w:rsidR="00CD6000">
        <w:instrText xml:space="preserve"> ADDIN EN.CITE </w:instrText>
      </w:r>
      <w:r w:rsidR="004D3D18">
        <w:fldChar w:fldCharType="begin">
          <w:fldData xml:space="preserve">PEVuZE5vdGU+PENpdGU+PEF1dGhvcj5Ib2JlcnQ8L0F1dGhvcj48WWVhcj4yMDA0PC9ZZWFyPjxS
ZWNOdW0+MjY1PC9SZWNOdW0+PHJlY29yZD48cmVjLW51bWJlcj4yNjU8L3JlYy1udW1iZXI+PGZv
cmVpZ24ta2V5cz48a2V5IGFwcD0iRU4iIGRiLWlkPSJ4cnNhcjA5Zm1wOWV2cmV2d2Q2eHN4MjEw
eDl3ZmVydmV2dHgiPjI2NTwva2V5PjwvZm9yZWlnbi1rZXlzPjxyZWYtdHlwZSBuYW1lPSJKb3Vy
bmFsIEFydGljbGUiPjE3PC9yZWYtdHlwZT48Y29udHJpYnV0b3JzPjxhdXRob3JzPjxhdXRob3I+
SG9iZXJ0LCBPLjwvYXV0aG9yPjwvYXV0aG9ycz48L2NvbnRyaWJ1dG9ycz48YXV0aC1hZGRyZXNz
PkNvbHVtYmlhIFVuaXZlcnNpdHkgTWVkaWNhbCBDZW50ZXIsIERlcGFydG1lbnQgb2YgQmlvY2hl
bWlzdHJ5ICZhbXA7IE1vbGVjdWxhciBCaW9waHlzaWNzLCBDZW50ZXIgZm9yIE5ldXJvYmlvbG9n
eSBhbmQgQmVoYXZpb3IsIE5ldyBZb3JrLCBOWSAxMDAzMiwgVVNBLiBvcjM4QGNvbHVtYmlhLmVk
dTwvYXV0aC1hZGRyZXNzPjx0aXRsZXM+PHRpdGxlPkNvbW1vbiBsb2dpYyBvZiB0cmFuc2NyaXB0
aW9uIGZhY3RvciBhbmQgbWljcm9STkEgYWN0aW9uPC90aXRsZT48c2Vjb25kYXJ5LXRpdGxlPlRy
ZW5kcyBCaW9jaGVtIFNjaTwvc2Vjb25kYXJ5LXRpdGxlPjwvdGl0bGVzPjxwZXJpb2RpY2FsPjxm
dWxsLXRpdGxlPlRyZW5kcyBCaW9jaGVtIFNjaTwvZnVsbC10aXRsZT48L3BlcmlvZGljYWw+PHBh
Z2VzPjQ2Mi04PC9wYWdlcz48dm9sdW1lPjI5PC92b2x1bWU+PG51bWJlcj45PC9udW1iZXI+PGVk
aXRpb24+MjAwNC8wOS8wMTwvZWRpdGlvbj48a2V5d29yZHM+PGtleXdvcmQ+QW5pbWFsczwva2V5
d29yZD48a2V5d29yZD5Db21iaW5hdG9yaWFsIENoZW1pc3RyeSBUZWNobmlxdWVzPC9rZXl3b3Jk
PjxrZXl3b3JkPkROQS9nZW5ldGljczwva2V5d29yZD48a2V5d29yZD5HZW5lIEV4cHJlc3Npb24g
UmVndWxhdGlvbjwva2V5d29yZD48a2V5d29yZD5NaWNyb1JOQXMvKmdlbmV0aWNzPC9rZXl3b3Jk
PjxrZXl3b3JkPk1vZGVscywgR2VuZXRpYzwva2V5d29yZD48a2V5d29yZD5STkEvZ2VuZXRpY3M8
L2tleXdvcmQ+PGtleXdvcmQ+VHJhbnNjcmlwdGlvbiBGYWN0b3JzLyptZXRhYm9saXNtPC9rZXl3
b3JkPjwva2V5d29yZHM+PGRhdGVzPjx5ZWFyPjIwMDQ8L3llYXI+PHB1Yi1kYXRlcz48ZGF0ZT5T
ZXA8L2RhdGU+PC9wdWItZGF0ZXM+PC9kYXRlcz48aXNibj4wOTY4LTAwMDQgKFByaW50KTwvaXNi
bj48YWNjZXNzaW9uLW51bT4xNTMzNzExOTwvYWNjZXNzaW9uLW51bT48dXJscz48cmVsYXRlZC11
cmxzPjx1cmw+aHR0cDovL3d3dy5uY2JpLm5sbS5uaWguZ292L2VudHJlei9xdWVyeS5mY2dpP2Nt
ZD1SZXRyaWV2ZSZhbXA7ZGI9UHViTWVkJmFtcDtkb3B0PUNpdGF0aW9uJmFtcDtsaXN0X3VpZHM9
MTUzMzcxMTk8L3VybD48L3JlbGF0ZWQtdXJscz48L3VybHM+PGVsZWN0cm9uaWMtcmVzb3VyY2Ut
bnVtPjEwLjEwMTYvai50aWJzLjIwMDQuMDcuMDAxJiN4RDtTMDk2OC0wMDA0KDA0KTAwMTU2LTIg
W3BpaV08L2VsZWN0cm9uaWMtcmVzb3VyY2UtbnVtPjxsYW5ndWFnZT5lbmc8L2xhbmd1YWdlPjwv
cmVjb3JkPjwvQ2l0ZT48Q2l0ZT48QXV0aG9yPkhvYmVydDwvQXV0aG9yPjxZZWFyPjIwMDg8L1ll
YXI+PFJlY051bT4xNjA8L1JlY051bT48cmVjb3JkPjxyZWMtbnVtYmVyPjE2MDwvcmVjLW51bWJl
cj48Zm9yZWlnbi1rZXlzPjxrZXkgYXBwPSJFTiIgZGItaWQ9Inhyc2FyMDlmbXA5ZXZyZXZ3ZDZ4
c3gyMTB4OXdmZXJ2ZXZ0eCI+MTYwPC9rZXk+PC9mb3JlaWduLWtleXM+PHJlZi10eXBlIG5hbWU9
IkpvdXJuYWwgQXJ0aWNsZSI+MTc8L3JlZi10eXBlPjxjb250cmlidXRvcnM+PGF1dGhvcnM+PGF1
dGhvcj5Ib2JlcnQsIE9saXZlcjwvYXV0aG9yPjwvYXV0aG9ycz48L2NvbnRyaWJ1dG9ycz48dGl0
bGVzPjx0aXRsZT5HZW5lIFJlZ3VsYXRpb24gYnkgVHJhbnNjcmlwdGlvbiBGYWN0b3JzIGFuZCBN
aWNyb1JOQXM8L3RpdGxlPjxzZWNvbmRhcnktdGl0bGU+U2NpZW5jZTwvc2Vjb25kYXJ5LXRpdGxl
PjwvdGl0bGVzPjxwZXJpb2RpY2FsPjxmdWxsLXRpdGxlPlNjaWVuY2U8L2Z1bGwtdGl0bGU+PC9w
ZXJpb2RpY2FsPjxwYWdlcz4xNzg1LTE3ODY8L3BhZ2VzPjx2b2x1bWU+MzE5PC92b2x1bWU+PG51
bWJlcj41ODcxPC9udW1iZXI+PGRhdGVzPjx5ZWFyPjIwMDg8L3llYXI+PHB1Yi1kYXRlcz48ZGF0
ZT5NYXJjaCAyOCwgMjAwODwvZGF0ZT48L3B1Yi1kYXRlcz48L2RhdGVzPjx1cmxzPjxyZWxhdGVk
LXVybHM+PHVybD5odHRwOi8vd3d3LnNjaWVuY2VtYWcub3JnL2NnaS9jb250ZW50L2Fic3RyYWN0
LzMxOS81ODcxLzE3ODU8L3VybD48L3JlbGF0ZWQtdXJscz48L3VybHM+PGVsZWN0cm9uaWMtcmVz
b3VyY2UtbnVtPjEwLjExMjYvc2NpZW5jZS4xMTUxNjUxPC9lbGVjdHJvbmljLXJlc291cmNlLW51
bT48L3JlY29yZD48L0NpdGU+PENpdGU+PEF1dGhvcj5NYXJzb248L0F1dGhvcj48WWVhcj4yMDA4
PC9ZZWFyPjxSZWNOdW0+MTkzPC9SZWNOdW0+PHJlY29yZD48cmVjLW51bWJlcj4xOTM8L3JlYy1u
dW1iZXI+PGZvcmVpZ24ta2V5cz48a2V5IGFwcD0iRU4iIGRiLWlkPSJ4cnNhcjA5Zm1wOWV2cmV2
d2Q2eHN4MjEweDl3ZmVydmV2dHgiPjE5Mzwva2V5PjwvZm9yZWlnbi1rZXlzPjxyZWYtdHlwZSBu
YW1lPSJKb3VybmFsIEFydGljbGUiPjE3PC9yZWYtdHlwZT48Y29udHJpYnV0b3JzPjxhdXRob3Jz
PjxhdXRob3I+TWFyc29uLCBBbGV4YW5kZXI8L2F1dGhvcj48YXV0aG9yPkxldmluZSwgU3R1YXJ0
IFMuPC9hdXRob3I+PGF1dGhvcj5Db2xlLCBNZWdhbiBGLjwvYXV0aG9yPjxhdXRob3I+RnJhbXB0
b24sIEdhcnJldHQgTS48L2F1dGhvcj48YXV0aG9yPkJyYW1icmluaywgVG9iaWFzPC9hdXRob3I+
PGF1dGhvcj5Kb2huc3RvbmUsIFNhcmFoPC9hdXRob3I+PGF1dGhvcj5HdWVudGhlciwgTWF0dGhl
dyBHLjwvYXV0aG9yPjxhdXRob3I+Sm9obnN0b24sIFdlbmR5IEsuPC9hdXRob3I+PGF1dGhvcj5X
ZXJuaWcsIE1hcml1czwvYXV0aG9yPjxhdXRob3I+TmV3bWFuLCBKYW1pZTwvYXV0aG9yPjxhdXRo
b3I+Q2FsYWJyZXNlLCBKLiBNYXVybzwvYXV0aG9yPjxhdXRob3I+RGVubmlzLCBMdWNhcyBNLjwv
YXV0aG9yPjxhdXRob3I+Vm9sa2VydCwgVGhvbWFzIEwuPC9hdXRob3I+PGF1dGhvcj5HdXB0YSwg
U3VtZWV0PC9hdXRob3I+PGF1dGhvcj5Mb3ZlLCBKZW5uaWZlcjwvYXV0aG9yPjxhdXRob3I+SGFu
bmV0dCwgTmFuY3k8L2F1dGhvcj48YXV0aG9yPlNoYXJwLCBQaGlsbGlwIEEuPC9hdXRob3I+PGF1
dGhvcj5CYXJ0ZWwsIERhdmlkIFAuPC9hdXRob3I+PGF1dGhvcj5KYWVuaXNjaCwgUnVkb2xmPC9h
dXRob3I+PGF1dGhvcj5Zb3VuZywgUmljaGFyZCBBLjwvYXV0aG9yPjwvYXV0aG9ycz48L2NvbnRy
aWJ1dG9ycz48dGl0bGVzPjx0aXRsZT5Db25uZWN0aW5nIG1pY3JvUk5BIEdlbmVzIHRvIHRoZSBD
b3JlIFRyYW5zY3JpcHRpb25hbCBSZWd1bGF0b3J5IENpcmN1aXRyeSBvZiBFbWJyeW9uaWMgU3Rl
bSBDZWxsczwvdGl0bGU+PHNlY29uZGFyeS10aXRsZT5DZWxsPC9zZWNvbmRhcnktdGl0bGU+PC90
aXRsZXM+PHBlcmlvZGljYWw+PGZ1bGwtdGl0bGU+Q2VsbDwvZnVsbC10aXRsZT48L3BlcmlvZGlj
YWw+PHBhZ2VzPjUyMS01MzM8L3BhZ2VzPjx2b2x1bWU+MTM0PC92b2x1bWU+PG51bWJlcj4zPC9u
dW1iZXI+PGtleXdvcmRzPjxrZXl3b3JkPlNURU1DRUxMPC9rZXl3b3JkPjwva2V5d29yZHM+PGRh
dGVzPjx5ZWFyPjIwMDg8L3llYXI+PC9kYXRlcz48aXNibj4wMDkyLTg2NzQ8L2lzYm4+PHVybHM+
PHJlbGF0ZWQtdXJscz48dXJsPmh0dHA6Ly9saW5raW5naHViLmVsc2V2aWVyLmNvbS9yZXRyaWV2
ZS9waWkvUzAwOTI4Njc0MDgwMDkzODA8L3VybD48L3JlbGF0ZWQtdXJscz48L3VybHM+PC9yZWNv
cmQ+PC9DaXRlPjxDaXRlPjxBdXRob3I+Q3VpPC9BdXRob3I+PFllYXI+MjAwNzwvWWVhcj48UmVj
TnVtPjE5NzwvUmVjTnVtPjxyZWNvcmQ+PHJlYy1udW1iZXI+MTk3PC9yZWMtbnVtYmVyPjxmb3Jl
aWduLWtleXM+PGtleSBhcHA9IkVOIiBkYi1pZD0ieHJzYXIwOWZtcDlldnJldndkNnhzeDIxMHg5
d2ZlcnZldnR4Ij4xOTc8L2tleT48L2ZvcmVpZ24ta2V5cz48cmVmLXR5cGUgbmFtZT0iSm91cm5h
bCBBcnRpY2xlIj4xNzwvcmVmLXR5cGU+PGNvbnRyaWJ1dG9ycz48YXV0aG9ycz48YXV0aG9yPkN1
aSwgUS48L2F1dGhvcj48YXV0aG9yPll1LCBaLjwvYXV0aG9yPjxhdXRob3I+UGFuLCBZLjwvYXV0
aG9yPjxhdXRob3I+UHVyaXNpbWEsIEUuIE8uPC9hdXRob3I+PGF1dGhvcj5XYW5nLCBFLjwvYXV0
aG9yPjwvYXV0aG9ycz48L2NvbnRyaWJ1dG9ycz48YXV0aC1hZGRyZXNzPkJpb3RlY2hub2xvZ3kg
UmVzZWFyY2ggSW5zdGl0dXRlLCBOYXRpb25hbCBSZXNlYXJjaCBDb3VuY2lsIENhbmFkYSwgTW9u
dHJlYWwsIFF1ZS4sIENhbmFkYSBINFAgMlIyLjwvYXV0aC1hZGRyZXNzPjx0aXRsZXM+PHRpdGxl
Pk1pY3JvUk5BcyBwcmVmZXJlbnRpYWxseSB0YXJnZXQgdGhlIGdlbmVzIHdpdGggaGlnaCB0cmFu
c2NyaXB0aW9uYWwgcmVndWxhdGlvbiBjb21wbGV4aXR5PC90aXRsZT48c2Vjb25kYXJ5LXRpdGxl
PkJpb2NoZW0gQmlvcGh5cyBSZXMgQ29tbXVuPC9zZWNvbmRhcnktdGl0bGU+PC90aXRsZXM+PHBl
cmlvZGljYWw+PGZ1bGwtdGl0bGU+QmlvY2hlbSBCaW9waHlzIFJlcyBDb21tdW48L2Z1bGwtdGl0
bGU+PC9wZXJpb2RpY2FsPjxwYWdlcz43MzMtODwvcGFnZXM+PHZvbHVtZT4zNTI8L3ZvbHVtZT48
bnVtYmVyPjM8L251bWJlcj48ZWRpdGlvbj4yMDA2LzEyLzA1PC9lZGl0aW9uPjxrZXl3b3Jkcz48
a2V5d29yZD5DaHJvbW9zb21lIE1hcHBpbmcvKm1ldGhvZHM8L2tleXdvcmQ+PGtleXdvcmQ+Q29t
cHV0ZXIgU2ltdWxhdGlvbjwva2V5d29yZD48a2V5d29yZD5HZW5lIEV4cHJlc3Npb24gUmVndWxh
dGlvbi9nZW5ldGljczwva2V5d29yZD48a2V5d29yZD5HZW5lIFRhcmdldGluZy8qbWV0aG9kczwv
a2V5d29yZD48a2V5d29yZD5NaWNyb1JOQXMvKmdlbmV0aWNzPC9rZXl3b3JkPjxrZXl3b3JkPipN
b2RlbHMsIEdlbmV0aWM8L2tleXdvcmQ+PGtleXdvcmQ+TW9kZWxzLCBTdGF0aXN0aWNhbDwva2V5
d29yZD48a2V5d29yZD5SZWd1bGF0b3J5IFNlcXVlbmNlcywgTnVjbGVpYyBBY2lkLypnZW5ldGlj
czwva2V5d29yZD48a2V5d29yZD5UcmFuc2NyaXB0aW9uIEZhY3RvcnMvKmdlbmV0aWNzPC9rZXl3
b3JkPjxrZXl3b3JkPlRyYW5zY3JpcHRpb25hbCBBY3RpdmF0aW9uLypnZW5ldGljczwva2V5d29y
ZD48L2tleXdvcmRzPjxkYXRlcz48eWVhcj4yMDA3PC95ZWFyPjxwdWItZGF0ZXM+PGRhdGU+SmFu
IDE5PC9kYXRlPjwvcHViLWRhdGVzPjwvZGF0ZXM+PGlzYm4+MDAwNi0yOTFYIChQcmludCk8L2lz
Ym4+PGFjY2Vzc2lvbi1udW0+MTcxNDExODU8L2FjY2Vzc2lvbi1udW0+PHVybHM+PHJlbGF0ZWQt
dXJscz48dXJsPmh0dHA6Ly93d3cubmNiaS5ubG0ubmloLmdvdi9lbnRyZXovcXVlcnkuZmNnaT9j
bWQ9UmV0cmlldmUmYW1wO2RiPVB1Yk1lZCZhbXA7ZG9wdD1DaXRhdGlvbiZhbXA7bGlzdF91aWRz
PTE3MTQxMTg1PC91cmw+PC9yZWxhdGVkLXVybHM+PC91cmxzPjxlbGVjdHJvbmljLXJlc291cmNl
LW51bT5TMDAwNi0yOTFYKDA2KTAyNTYyLTkgW3BpaV0mI3hEOzEwLjEwMTYvai5iYnJjLjIwMDYu
MTEuMDgwPC9lbGVjdHJvbmljLXJlc291cmNlLW51bT48bGFuZ3VhZ2U+ZW5nPC9sYW5ndWFnZT48
L3JlY29yZD48L0NpdGU+PC9FbmROb3RlPn==
</w:fldData>
        </w:fldChar>
      </w:r>
      <w:r w:rsidR="00CD6000">
        <w:instrText xml:space="preserve"> ADDIN EN.CITE.DATA </w:instrText>
      </w:r>
      <w:r w:rsidR="004D3D18">
        <w:fldChar w:fldCharType="end"/>
      </w:r>
      <w:r w:rsidR="004D3D18">
        <w:fldChar w:fldCharType="separate"/>
      </w:r>
      <w:r w:rsidR="006A46DF">
        <w:rPr>
          <w:noProof/>
        </w:rPr>
        <w:t>[7-8, 23-24</w:t>
      </w:r>
      <w:r w:rsidR="00CD6000">
        <w:rPr>
          <w:noProof/>
        </w:rPr>
        <w:t>]</w:t>
      </w:r>
      <w:r w:rsidR="004D3D18">
        <w:fldChar w:fldCharType="end"/>
      </w:r>
      <w:r w:rsidR="00CD6000">
        <w:rPr>
          <w:rFonts w:hint="eastAsia"/>
        </w:rPr>
        <w:t xml:space="preserve">. </w:t>
      </w:r>
    </w:p>
    <w:p w:rsidR="00CD6000" w:rsidRDefault="00CD6000" w:rsidP="00CD6000">
      <w:pPr>
        <w:ind w:firstLine="480"/>
        <w:jc w:val="both"/>
      </w:pPr>
      <w:r>
        <w:t>Interestingly</w:t>
      </w:r>
      <w:r>
        <w:rPr>
          <w:rFonts w:hint="eastAsia"/>
        </w:rPr>
        <w:t xml:space="preserve">, our results show that pigmentation and reproductive process are two typical biological processes </w:t>
      </w:r>
      <w:r>
        <w:t>specifically</w:t>
      </w:r>
      <w:r>
        <w:rPr>
          <w:rFonts w:hint="eastAsia"/>
        </w:rPr>
        <w:t xml:space="preserve"> emerging in TF-miRNA </w:t>
      </w:r>
      <w:r w:rsidR="00D81E8E">
        <w:rPr>
          <w:rFonts w:hint="eastAsia"/>
        </w:rPr>
        <w:t>coregulation</w:t>
      </w:r>
      <w:r>
        <w:rPr>
          <w:rFonts w:hint="eastAsia"/>
        </w:rPr>
        <w:t xml:space="preserve">. It is suggested that miRNAs may provide genetic switch mechanisms to essentially inactivate the target genes, thus leading to detectable phenotypic consequences. In </w:t>
      </w:r>
      <w:r w:rsidRPr="00BC53FA">
        <w:t>model organism</w:t>
      </w:r>
      <w:r>
        <w:rPr>
          <w:rFonts w:hint="eastAsia"/>
        </w:rPr>
        <w:t>s,</w:t>
      </w:r>
      <w:r w:rsidRPr="00BC53FA">
        <w:rPr>
          <w:rFonts w:hint="eastAsia"/>
        </w:rPr>
        <w:t xml:space="preserve"> </w:t>
      </w:r>
      <w:r>
        <w:rPr>
          <w:rFonts w:hint="eastAsia"/>
        </w:rPr>
        <w:t xml:space="preserve">there have been many studies investigating the switch-like role of miRNAs in pigmentation. For example, miRNAs can regulate the eye </w:t>
      </w:r>
      <w:r w:rsidRPr="00BC53FA">
        <w:t>pigmentation gene</w:t>
      </w:r>
      <w:r>
        <w:rPr>
          <w:rFonts w:hint="eastAsia"/>
        </w:rPr>
        <w:t xml:space="preserve">s </w:t>
      </w:r>
      <w:r w:rsidRPr="00BC53FA">
        <w:t>in Drosophila</w:t>
      </w:r>
      <w:r>
        <w:rPr>
          <w:rFonts w:hint="eastAsia"/>
        </w:rPr>
        <w:t xml:space="preserve"> </w:t>
      </w:r>
      <w:r w:rsidR="004D3D18">
        <w:fldChar w:fldCharType="begin"/>
      </w:r>
      <w:r>
        <w:instrText xml:space="preserve"> ADDIN EN.CITE &lt;EndNote&gt;&lt;Cite&gt;&lt;Author&gt;Enright&lt;/Author&gt;&lt;Year&gt;2003&lt;/Year&gt;&lt;RecNum&gt;185&lt;/RecNum&gt;&lt;record&gt;&lt;rec-number&gt;185&lt;/rec-number&gt;&lt;foreign-keys&gt;&lt;key app="EN" db-id="xrsar09fmp9evrevwd6xsx210x9wfervevtx"&gt;185&lt;/key&gt;&lt;/foreign-keys&gt;&lt;ref-type name="Journal Article"&gt;17&lt;/ref-type&gt;&lt;contributors&gt;&lt;authors&gt;&lt;author&gt;Enright, Anton&lt;/author&gt;&lt;author&gt;John, Bino&lt;/author&gt;&lt;author&gt;Gaul, Ulrike&lt;/author&gt;&lt;author&gt;Tuschl, Thomas&lt;/author&gt;&lt;author&gt;Sander, Chris&lt;/author&gt;&lt;author&gt;Marks, Debora&lt;/author&gt;&lt;/authors&gt;&lt;/contributors&gt;&lt;titles&gt;&lt;title&gt;MicroRNA targets in Drosophila&lt;/title&gt;&lt;secondary-title&gt;Genome Biology&lt;/secondary-title&gt;&lt;/titles&gt;&lt;periodical&gt;&lt;full-title&gt;Genome Biology&lt;/full-title&gt;&lt;/periodical&gt;&lt;pages&gt;R1&lt;/pages&gt;&lt;volume&gt;5&lt;/volume&gt;&lt;number&gt;1&lt;/number&gt;&lt;dates&gt;&lt;year&gt;2003&lt;/year&gt;&lt;/dates&gt;&lt;isbn&gt;1465-6906&lt;/isbn&gt;&lt;accession-num&gt;doi:10.1186/gb-2003-5-1-r1&lt;/accession-num&gt;&lt;urls&gt;&lt;related-urls&gt;&lt;url&gt;http://genomebiology.com/2003/5/1/R1&lt;/url&gt;&lt;/related-urls&gt;&lt;/urls&gt;&lt;/record&gt;&lt;/Cite&gt;&lt;/EndNote&gt;</w:instrText>
      </w:r>
      <w:r w:rsidR="004D3D18">
        <w:fldChar w:fldCharType="separate"/>
      </w:r>
      <w:r>
        <w:rPr>
          <w:noProof/>
        </w:rPr>
        <w:t>[</w:t>
      </w:r>
      <w:r w:rsidR="006A46DF">
        <w:rPr>
          <w:noProof/>
        </w:rPr>
        <w:t>25</w:t>
      </w:r>
      <w:r>
        <w:rPr>
          <w:noProof/>
        </w:rPr>
        <w:t>]</w:t>
      </w:r>
      <w:r w:rsidR="004D3D18">
        <w:fldChar w:fldCharType="end"/>
      </w:r>
      <w:r w:rsidR="00EA7430">
        <w:t xml:space="preserve">. The </w:t>
      </w:r>
      <w:r>
        <w:rPr>
          <w:rFonts w:hint="eastAsia"/>
        </w:rPr>
        <w:t xml:space="preserve">influence </w:t>
      </w:r>
      <w:r w:rsidR="00EA7430">
        <w:t xml:space="preserve">of miRNAs on </w:t>
      </w:r>
      <w:r>
        <w:rPr>
          <w:rFonts w:hint="eastAsia"/>
        </w:rPr>
        <w:t xml:space="preserve">pigmentation </w:t>
      </w:r>
      <w:r w:rsidR="00EA7430">
        <w:rPr>
          <w:rFonts w:hint="eastAsia"/>
        </w:rPr>
        <w:t>in zebrafish</w:t>
      </w:r>
      <w:r w:rsidR="00EA7430">
        <w:t xml:space="preserve"> was also reported</w:t>
      </w:r>
      <w:r>
        <w:t xml:space="preserve"> </w:t>
      </w:r>
      <w:r w:rsidR="004D3D18">
        <w:fldChar w:fldCharType="begin"/>
      </w:r>
      <w:r>
        <w:instrText xml:space="preserve"> ADDIN EN.CITE &lt;EndNote&gt;&lt;Cite&gt;&lt;Author&gt;Wienholds&lt;/Author&gt;&lt;Year&gt;2003&lt;/Year&gt;&lt;RecNum&gt;181&lt;/RecNum&gt;&lt;record&gt;&lt;rec-number&gt;181&lt;/rec-number&gt;&lt;foreign-keys&gt;&lt;key app="EN" db-id="xrsar09fmp9evrevwd6xsx210x9wfervevtx"&gt;181&lt;/key&gt;&lt;/foreign-keys&gt;&lt;ref-type name="Journal Article"&gt;17&lt;/ref-type&gt;&lt;contributors&gt;&lt;authors&gt;&lt;author&gt;Wienholds, E.&lt;/author&gt;&lt;author&gt;Koudijs, M. J.&lt;/author&gt;&lt;author&gt;van Eeden, F. J.&lt;/author&gt;&lt;author&gt;Cuppen, E.&lt;/author&gt;&lt;author&gt;Plasterk, R. H.&lt;/author&gt;&lt;/authors&gt;&lt;/contributors&gt;&lt;auth-address&gt;Department of Functional Genomics, Hubrecht Laboratory, 3584 CT Utrecht, The Netherlands.&lt;/auth-address&gt;&lt;titles&gt;&lt;title&gt;The microRNA-producing enzyme Dicer1 is essential for zebrafish development&lt;/title&gt;&lt;secondary-title&gt;Nat Genet&lt;/secondary-title&gt;&lt;/titles&gt;&lt;periodical&gt;&lt;full-title&gt;Nat Genet&lt;/full-title&gt;&lt;/periodical&gt;&lt;pages&gt;217-8&lt;/pages&gt;&lt;volume&gt;35&lt;/volume&gt;&lt;number&gt;3&lt;/number&gt;&lt;edition&gt;2003/10/07&lt;/edition&gt;&lt;keywords&gt;&lt;keyword&gt;Animals&lt;/keyword&gt;&lt;keyword&gt;DEAD-box RNA Helicases&lt;/keyword&gt;&lt;keyword&gt;Endoribonucleases/genetics/*physiology&lt;/keyword&gt;&lt;keyword&gt;Gene Silencing&lt;/keyword&gt;&lt;keyword&gt;MicroRNAs/*biosynthesis&lt;/keyword&gt;&lt;keyword&gt;Mutation&lt;/keyword&gt;&lt;keyword&gt;RNA Helicases/genetics/*physiology&lt;/keyword&gt;&lt;keyword&gt;Zebrafish/*embryology&lt;/keyword&gt;&lt;/keywords&gt;&lt;dates&gt;&lt;year&gt;2003&lt;/year&gt;&lt;pub-dates&gt;&lt;date&gt;Nov&lt;/date&gt;&lt;/pub-dates&gt;&lt;/dates&gt;&lt;isbn&gt;1061-4036 (Print)&lt;/isbn&gt;&lt;accession-num&gt;14528306&lt;/accession-num&gt;&lt;urls&gt;&lt;related-urls&gt;&lt;url&gt;http://www.ncbi.nlm.nih.gov/entrez/query.fcgi?cmd=Retrieve&amp;amp;db=PubMed&amp;amp;dopt=Citation&amp;amp;list_uids=14528306&lt;/url&gt;&lt;/related-urls&gt;&lt;/urls&gt;&lt;electronic-resource-num&gt;10.1038/ng1251&amp;#xD;ng1251 [pii]&lt;/electronic-resource-num&gt;&lt;language&gt;eng&lt;/language&gt;&lt;/record&gt;&lt;/Cite&gt;&lt;/EndNote&gt;</w:instrText>
      </w:r>
      <w:r w:rsidR="004D3D18">
        <w:fldChar w:fldCharType="separate"/>
      </w:r>
      <w:r>
        <w:rPr>
          <w:noProof/>
        </w:rPr>
        <w:t>[</w:t>
      </w:r>
      <w:r w:rsidR="006A46DF">
        <w:rPr>
          <w:noProof/>
        </w:rPr>
        <w:t>26</w:t>
      </w:r>
      <w:r>
        <w:rPr>
          <w:noProof/>
        </w:rPr>
        <w:t>]</w:t>
      </w:r>
      <w:r w:rsidR="004D3D18">
        <w:fldChar w:fldCharType="end"/>
      </w:r>
      <w:r w:rsidR="00EA7430">
        <w:t>.</w:t>
      </w:r>
      <w:r>
        <w:rPr>
          <w:rFonts w:hint="eastAsia"/>
        </w:rPr>
        <w:t xml:space="preserve"> </w:t>
      </w:r>
      <w:r w:rsidR="00EA7430">
        <w:t xml:space="preserve">Another study found that </w:t>
      </w:r>
      <w:r>
        <w:rPr>
          <w:rFonts w:hint="eastAsia"/>
        </w:rPr>
        <w:t>m</w:t>
      </w:r>
      <w:r w:rsidRPr="00252FDE">
        <w:t>i</w:t>
      </w:r>
      <w:r>
        <w:rPr>
          <w:rFonts w:hint="eastAsia"/>
        </w:rPr>
        <w:t>R</w:t>
      </w:r>
      <w:r w:rsidRPr="00252FDE">
        <w:t xml:space="preserve">-434-5p </w:t>
      </w:r>
      <w:r>
        <w:rPr>
          <w:rFonts w:hint="eastAsia"/>
        </w:rPr>
        <w:t xml:space="preserve">may </w:t>
      </w:r>
      <w:r w:rsidRPr="00252FDE">
        <w:t>mediate skin whitening and lightening</w:t>
      </w:r>
      <w:r>
        <w:rPr>
          <w:rFonts w:hint="eastAsia"/>
        </w:rPr>
        <w:t xml:space="preserve"> in mouse</w:t>
      </w:r>
      <w:r>
        <w:t xml:space="preserve"> </w:t>
      </w:r>
      <w:r w:rsidR="004D3D18">
        <w:fldChar w:fldCharType="begin"/>
      </w:r>
      <w:r>
        <w:instrText xml:space="preserve"> ADDIN EN.CITE &lt;EndNote&gt;&lt;Cite&gt;&lt;Author&gt;Wu&lt;/Author&gt;&lt;Year&gt;2008&lt;/Year&gt;&lt;RecNum&gt;184&lt;/RecNum&gt;&lt;record&gt;&lt;rec-number&gt;184&lt;/rec-number&gt;&lt;foreign-keys&gt;&lt;key app="EN" db-id="xrsar09fmp9evrevwd6xsx210x9wfervevtx"&gt;184&lt;/key&gt;&lt;/foreign-keys&gt;&lt;ref-type name="Journal Article"&gt;17&lt;/ref-type&gt;&lt;contributors&gt;&lt;authors&gt;&lt;author&gt;David T.S. Wu&lt;/author&gt;&lt;author&gt;Jack S. Chen&lt;/author&gt;&lt;author&gt;Donald C. Chang&lt;/author&gt;&lt;author&gt;Shi-Lung Lin&lt;/author&gt;&lt;/authors&gt;&lt;/contributors&gt;&lt;titles&gt;&lt;title&gt;Mir-434-5p mediates skin whitening and lightening&lt;/title&gt;&lt;secondary-title&gt;Clinical, Cosmetic and Investigational Dermatology&lt;/secondary-title&gt;&lt;/titles&gt;&lt;periodical&gt;&lt;full-title&gt;Clinical, Cosmetic and Investigational Dermatology&lt;/full-title&gt;&lt;/periodical&gt;&lt;pages&gt;18&lt;/pages&gt;&lt;volume&gt;1&lt;/volume&gt;&lt;section&gt;19&lt;/section&gt;&lt;dates&gt;&lt;year&gt;2008&lt;/year&gt;&lt;/dates&gt;&lt;urls&gt;&lt;related-urls&gt;&lt;url&gt;http://www.dovepress.com/articles.php?article_id=2397&lt;/url&gt;&lt;/related-urls&gt;&lt;/urls&gt;&lt;/record&gt;&lt;/Cite&gt;&lt;/EndNote&gt;</w:instrText>
      </w:r>
      <w:r w:rsidR="004D3D18">
        <w:fldChar w:fldCharType="separate"/>
      </w:r>
      <w:r w:rsidR="006A46DF">
        <w:rPr>
          <w:noProof/>
        </w:rPr>
        <w:t>[27</w:t>
      </w:r>
      <w:r>
        <w:rPr>
          <w:noProof/>
        </w:rPr>
        <w:t>]</w:t>
      </w:r>
      <w:r w:rsidR="004D3D18">
        <w:fldChar w:fldCharType="end"/>
      </w:r>
      <w:r w:rsidR="00EA7430">
        <w:t>. A</w:t>
      </w:r>
      <w:r>
        <w:rPr>
          <w:rFonts w:hint="eastAsia"/>
        </w:rPr>
        <w:t xml:space="preserve">nd </w:t>
      </w:r>
      <w:r w:rsidRPr="00252FDE">
        <w:t>in melanoma cell lines</w:t>
      </w:r>
      <w:r>
        <w:rPr>
          <w:rFonts w:hint="eastAsia"/>
        </w:rPr>
        <w:t>, it is shown that m</w:t>
      </w:r>
      <w:r w:rsidRPr="00252FDE">
        <w:t>i</w:t>
      </w:r>
      <w:r>
        <w:rPr>
          <w:rFonts w:hint="eastAsia"/>
        </w:rPr>
        <w:t>R</w:t>
      </w:r>
      <w:r w:rsidRPr="00252FDE">
        <w:t xml:space="preserve">-137 </w:t>
      </w:r>
      <w:r>
        <w:rPr>
          <w:rFonts w:hint="eastAsia"/>
        </w:rPr>
        <w:t xml:space="preserve">may </w:t>
      </w:r>
      <w:r w:rsidRPr="00252FDE">
        <w:t xml:space="preserve">target </w:t>
      </w:r>
      <w:r>
        <w:rPr>
          <w:rFonts w:hint="eastAsia"/>
        </w:rPr>
        <w:t xml:space="preserve">a </w:t>
      </w:r>
      <w:r w:rsidRPr="00BC53FA">
        <w:t>pigmentation</w:t>
      </w:r>
      <w:r w:rsidRPr="00252FDE">
        <w:t xml:space="preserve"> </w:t>
      </w:r>
      <w:r>
        <w:rPr>
          <w:rFonts w:hint="eastAsia"/>
        </w:rPr>
        <w:t xml:space="preserve">regulator </w:t>
      </w:r>
      <w:r w:rsidR="004D3D18">
        <w:fldChar w:fldCharType="begin">
          <w:fldData xml:space="preserve">PEVuZE5vdGU+PENpdGU+PEF1dGhvcj5CZW1pczwvQXV0aG9yPjxZZWFyPjIwMDg8L1llYXI+PFJl
Y051bT4xODI8L1JlY051bT48cmVjb3JkPjxyZWMtbnVtYmVyPjE4MjwvcmVjLW51bWJlcj48Zm9y
ZWlnbi1rZXlzPjxrZXkgYXBwPSJFTiIgZGItaWQ9Inhyc2FyMDlmbXA5ZXZyZXZ3ZDZ4c3gyMTB4
OXdmZXJ2ZXZ0eCI+MTgyPC9rZXk+PC9mb3JlaWduLWtleXM+PHJlZi10eXBlIG5hbWU9IkpvdXJu
YWwgQXJ0aWNsZSI+MTc8L3JlZi10eXBlPjxjb250cmlidXRvcnM+PGF1dGhvcnM+PGF1dGhvcj5C
ZW1pcywgTC4gVC48L2F1dGhvcj48YXV0aG9yPkNoZW4sIFIuPC9hdXRob3I+PGF1dGhvcj5BbWF0
bywgQy4gTS48L2F1dGhvcj48YXV0aG9yPkNsYXNzZW4sIEUuIEguPC9hdXRob3I+PGF1dGhvcj5S
b2JpbnNvbiwgUy4gRS48L2F1dGhvcj48YXV0aG9yPkNvZmZleSwgRC4gRy48L2F1dGhvcj48YXV0
aG9yPkVyaWNrc29uLCBQLiBGLjwvYXV0aG9yPjxhdXRob3I+U2hlbGxtYW4sIFkuIEcuPC9hdXRo
b3I+PGF1dGhvcj5Sb2JpbnNvbiwgVy4gQS48L2F1dGhvcj48L2F1dGhvcnM+PC9jb250cmlidXRv
cnM+PGF1dGgtYWRkcmVzcz5EaXZpc2lvbiBvZiBNZWRpY2FsIE9uY29sb2d5LCBVbml2ZXJzaXR5
IG9mIENvbG9yYWRvIERlbnZlciBTY2hvb2wgb2YgTWVkaWNpbmUsIEF1cm9yYSwgQ08gODAwNDUs
IFVTQS48L2F1dGgtYWRkcmVzcz48dGl0bGVzPjx0aXRsZT5NaWNyb1JOQS0xMzcgdGFyZ2V0cyBt
aWNyb3BodGhhbG1pYS1hc3NvY2lhdGVkIHRyYW5zY3JpcHRpb24gZmFjdG9yIGluIG1lbGFub21h
IGNlbGwgbGluZXM8L3RpdGxlPjxzZWNvbmRhcnktdGl0bGU+Q2FuY2VyIFJlczwvc2Vjb25kYXJ5
LXRpdGxlPjwvdGl0bGVzPjxwZXJpb2RpY2FsPjxmdWxsLXRpdGxlPkNhbmNlciBSZXM8L2Z1bGwt
dGl0bGU+PC9wZXJpb2RpY2FsPjxwYWdlcz4xMzYyLTg8L3BhZ2VzPjx2b2x1bWU+Njg8L3ZvbHVt
ZT48bnVtYmVyPjU8L251bWJlcj48ZWRpdGlvbj4yMDA4LzAzLzA1PC9lZGl0aW9uPjxrZXl3b3Jk
cz48a2V5d29yZD4zJmFwb3M7IFVudHJhbnNsYXRlZCBSZWdpb25zPC9rZXl3b3JkPjxrZXl3b3Jk
PkFsbGVsZXM8L2tleXdvcmQ+PGtleXdvcmQ+QmFzZSBTZXF1ZW5jZTwva2V5d29yZD48a2V5d29y
ZD5DZWxsIExpbmUsIFR1bW9yPC9rZXl3b3JkPjxrZXl3b3JkPkNocm9tb3NvbWUgTWFwcGluZzwv
a2V5d29yZD48a2V5d29yZD5HZW5lIEV4cHJlc3Npb24gUHJvZmlsaW5nPC9rZXl3b3JkPjxrZXl3
b3JkPipHZW5lIEV4cHJlc3Npb24gUmVndWxhdGlvbiwgTmVvcGxhc3RpYzwva2V5d29yZD48a2V5
d29yZD5HZW5vbWUsIEh1bWFuPC9rZXl3b3JkPjxrZXl3b3JkPkh1bWFuczwva2V5d29yZD48a2V5
d29yZD5NZWxhbm9tYS8qbWV0YWJvbGlzbTwva2V5d29yZD48a2V5d29yZD5NaWNyb1JOQXMvKmdl
bmV0aWNzLyptZXRhYm9saXNtPC9rZXl3b3JkPjxrZXl3b3JkPk1pY3JvcGh0aGFsbWlhLUFzc29j
aWF0ZWQgVHJhbnNjcmlwdGlvbiBGYWN0b3IvKm1ldGFib2xpc208L2tleXdvcmQ+PGtleXdvcmQ+
TW9sZWN1bGFyIFNlcXVlbmNlIERhdGE8L2tleXdvcmQ+PGtleXdvcmQ+TXV0YXRpb248L2tleXdv
cmQ+PGtleXdvcmQ+VHJhbnNjcmlwdGlvbiwgR2VuZXRpYzwva2V5d29yZD48L2tleXdvcmRzPjxk
YXRlcz48eWVhcj4yMDA4PC95ZWFyPjxwdWItZGF0ZXM+PGRhdGU+TWFyIDE8L2RhdGU+PC9wdWIt
ZGF0ZXM+PC9kYXRlcz48aXNibj4xNTM4LTc0NDUgKEVsZWN0cm9uaWMpPC9pc2JuPjxhY2Nlc3Np
b24tbnVtPjE4MzE2NTk5PC9hY2Nlc3Npb24tbnVtPjx1cmxzPjxyZWxhdGVkLXVybHM+PHVybD5o
dHRwOi8vd3d3Lm5jYmkubmxtLm5paC5nb3YvZW50cmV6L3F1ZXJ5LmZjZ2k/Y21kPVJldHJpZXZl
JmFtcDtkYj1QdWJNZWQmYW1wO2RvcHQ9Q2l0YXRpb24mYW1wO2xpc3RfdWlkcz0xODMxNjU5OTwv
dXJsPjwvcmVsYXRlZC11cmxzPjwvdXJscz48ZWxlY3Ryb25pYy1yZXNvdXJjZS1udW0+NjgvNS8x
MzYyIFtwaWldJiN4RDsxMC4xMTU4LzAwMDgtNTQ3Mi5DQU4tMDctMjkxMjwvZWxlY3Ryb25pYy1y
ZXNvdXJjZS1udW0+PGxhbmd1YWdlPmVuZzwvbGFuZ3VhZ2U+PC9yZWNvcmQ+PC9DaXRlPjwvRW5k
Tm90ZT5=
</w:fldData>
        </w:fldChar>
      </w:r>
      <w:r>
        <w:instrText xml:space="preserve"> ADDIN EN.CITE </w:instrText>
      </w:r>
      <w:r w:rsidR="004D3D18">
        <w:fldChar w:fldCharType="begin">
          <w:fldData xml:space="preserve">PEVuZE5vdGU+PENpdGU+PEF1dGhvcj5CZW1pczwvQXV0aG9yPjxZZWFyPjIwMDg8L1llYXI+PFJl
Y051bT4xODI8L1JlY051bT48cmVjb3JkPjxyZWMtbnVtYmVyPjE4MjwvcmVjLW51bWJlcj48Zm9y
ZWlnbi1rZXlzPjxrZXkgYXBwPSJFTiIgZGItaWQ9Inhyc2FyMDlmbXA5ZXZyZXZ3ZDZ4c3gyMTB4
OXdmZXJ2ZXZ0eCI+MTgyPC9rZXk+PC9mb3JlaWduLWtleXM+PHJlZi10eXBlIG5hbWU9IkpvdXJu
YWwgQXJ0aWNsZSI+MTc8L3JlZi10eXBlPjxjb250cmlidXRvcnM+PGF1dGhvcnM+PGF1dGhvcj5C
ZW1pcywgTC4gVC48L2F1dGhvcj48YXV0aG9yPkNoZW4sIFIuPC9hdXRob3I+PGF1dGhvcj5BbWF0
bywgQy4gTS48L2F1dGhvcj48YXV0aG9yPkNsYXNzZW4sIEUuIEguPC9hdXRob3I+PGF1dGhvcj5S
b2JpbnNvbiwgUy4gRS48L2F1dGhvcj48YXV0aG9yPkNvZmZleSwgRC4gRy48L2F1dGhvcj48YXV0
aG9yPkVyaWNrc29uLCBQLiBGLjwvYXV0aG9yPjxhdXRob3I+U2hlbGxtYW4sIFkuIEcuPC9hdXRo
b3I+PGF1dGhvcj5Sb2JpbnNvbiwgVy4gQS48L2F1dGhvcj48L2F1dGhvcnM+PC9jb250cmlidXRv
cnM+PGF1dGgtYWRkcmVzcz5EaXZpc2lvbiBvZiBNZWRpY2FsIE9uY29sb2d5LCBVbml2ZXJzaXR5
IG9mIENvbG9yYWRvIERlbnZlciBTY2hvb2wgb2YgTWVkaWNpbmUsIEF1cm9yYSwgQ08gODAwNDUs
IFVTQS48L2F1dGgtYWRkcmVzcz48dGl0bGVzPjx0aXRsZT5NaWNyb1JOQS0xMzcgdGFyZ2V0cyBt
aWNyb3BodGhhbG1pYS1hc3NvY2lhdGVkIHRyYW5zY3JpcHRpb24gZmFjdG9yIGluIG1lbGFub21h
IGNlbGwgbGluZXM8L3RpdGxlPjxzZWNvbmRhcnktdGl0bGU+Q2FuY2VyIFJlczwvc2Vjb25kYXJ5
LXRpdGxlPjwvdGl0bGVzPjxwZXJpb2RpY2FsPjxmdWxsLXRpdGxlPkNhbmNlciBSZXM8L2Z1bGwt
dGl0bGU+PC9wZXJpb2RpY2FsPjxwYWdlcz4xMzYyLTg8L3BhZ2VzPjx2b2x1bWU+Njg8L3ZvbHVt
ZT48bnVtYmVyPjU8L251bWJlcj48ZWRpdGlvbj4yMDA4LzAzLzA1PC9lZGl0aW9uPjxrZXl3b3Jk
cz48a2V5d29yZD4zJmFwb3M7IFVudHJhbnNsYXRlZCBSZWdpb25zPC9rZXl3b3JkPjxrZXl3b3Jk
PkFsbGVsZXM8L2tleXdvcmQ+PGtleXdvcmQ+QmFzZSBTZXF1ZW5jZTwva2V5d29yZD48a2V5d29y
ZD5DZWxsIExpbmUsIFR1bW9yPC9rZXl3b3JkPjxrZXl3b3JkPkNocm9tb3NvbWUgTWFwcGluZzwv
a2V5d29yZD48a2V5d29yZD5HZW5lIEV4cHJlc3Npb24gUHJvZmlsaW5nPC9rZXl3b3JkPjxrZXl3
b3JkPipHZW5lIEV4cHJlc3Npb24gUmVndWxhdGlvbiwgTmVvcGxhc3RpYzwva2V5d29yZD48a2V5
d29yZD5HZW5vbWUsIEh1bWFuPC9rZXl3b3JkPjxrZXl3b3JkPkh1bWFuczwva2V5d29yZD48a2V5
d29yZD5NZWxhbm9tYS8qbWV0YWJvbGlzbTwva2V5d29yZD48a2V5d29yZD5NaWNyb1JOQXMvKmdl
bmV0aWNzLyptZXRhYm9saXNtPC9rZXl3b3JkPjxrZXl3b3JkPk1pY3JvcGh0aGFsbWlhLUFzc29j
aWF0ZWQgVHJhbnNjcmlwdGlvbiBGYWN0b3IvKm1ldGFib2xpc208L2tleXdvcmQ+PGtleXdvcmQ+
TW9sZWN1bGFyIFNlcXVlbmNlIERhdGE8L2tleXdvcmQ+PGtleXdvcmQ+TXV0YXRpb248L2tleXdv
cmQ+PGtleXdvcmQ+VHJhbnNjcmlwdGlvbiwgR2VuZXRpYzwva2V5d29yZD48L2tleXdvcmRzPjxk
YXRlcz48eWVhcj4yMDA4PC95ZWFyPjxwdWItZGF0ZXM+PGRhdGU+TWFyIDE8L2RhdGU+PC9wdWIt
ZGF0ZXM+PC9kYXRlcz48aXNibj4xNTM4LTc0NDUgKEVsZWN0cm9uaWMpPC9pc2JuPjxhY2Nlc3Np
b24tbnVtPjE4MzE2NTk5PC9hY2Nlc3Npb24tbnVtPjx1cmxzPjxyZWxhdGVkLXVybHM+PHVybD5o
dHRwOi8vd3d3Lm5jYmkubmxtLm5paC5nb3YvZW50cmV6L3F1ZXJ5LmZjZ2k/Y21kPVJldHJpZXZl
JmFtcDtkYj1QdWJNZWQmYW1wO2RvcHQ9Q2l0YXRpb24mYW1wO2xpc3RfdWlkcz0xODMxNjU5OTwv
dXJsPjwvcmVsYXRlZC11cmxzPjwvdXJscz48ZWxlY3Ryb25pYy1yZXNvdXJjZS1udW0+NjgvNS8x
MzYyIFtwaWldJiN4RDsxMC4xMTU4LzAwMDgtNTQ3Mi5DQU4tMDctMjkxMjwvZWxlY3Ryb25pYy1y
ZXNvdXJjZS1udW0+PGxhbmd1YWdlPmVuZzwvbGFuZ3VhZ2U+PC9yZWNvcmQ+PC9DaXRlPjwvRW5k
Tm90ZT5=
</w:fldData>
        </w:fldChar>
      </w:r>
      <w:r>
        <w:instrText xml:space="preserve"> ADDIN EN.CITE.DATA </w:instrText>
      </w:r>
      <w:r w:rsidR="004D3D18">
        <w:fldChar w:fldCharType="end"/>
      </w:r>
      <w:r w:rsidR="004D3D18">
        <w:fldChar w:fldCharType="separate"/>
      </w:r>
      <w:r w:rsidR="006A46DF">
        <w:rPr>
          <w:noProof/>
        </w:rPr>
        <w:t>[28</w:t>
      </w:r>
      <w:r>
        <w:rPr>
          <w:noProof/>
        </w:rPr>
        <w:t>]</w:t>
      </w:r>
      <w:r w:rsidR="004D3D18">
        <w:fldChar w:fldCharType="end"/>
      </w:r>
      <w:r>
        <w:rPr>
          <w:rFonts w:hint="eastAsia"/>
        </w:rPr>
        <w:t xml:space="preserve">. </w:t>
      </w:r>
    </w:p>
    <w:p w:rsidR="00CD6000" w:rsidRDefault="00CD6000" w:rsidP="00CD6000">
      <w:pPr>
        <w:ind w:firstLine="480"/>
        <w:jc w:val="both"/>
      </w:pPr>
      <w:r>
        <w:rPr>
          <w:rFonts w:hint="eastAsia"/>
        </w:rPr>
        <w:lastRenderedPageBreak/>
        <w:t xml:space="preserve">The analysis of functional </w:t>
      </w:r>
      <w:r w:rsidR="00D81E8E">
        <w:rPr>
          <w:rFonts w:hint="eastAsia"/>
        </w:rPr>
        <w:t>coregulation</w:t>
      </w:r>
      <w:r>
        <w:rPr>
          <w:rFonts w:hint="eastAsia"/>
        </w:rPr>
        <w:t xml:space="preserve"> networks provided other clues. We found that a TF may regulate in coordination with </w:t>
      </w:r>
      <w:r>
        <w:t>different</w:t>
      </w:r>
      <w:r>
        <w:rPr>
          <w:rFonts w:hint="eastAsia"/>
        </w:rPr>
        <w:t xml:space="preserve"> miRNAs in different </w:t>
      </w:r>
      <w:r>
        <w:t>biological</w:t>
      </w:r>
      <w:r>
        <w:rPr>
          <w:rFonts w:hint="eastAsia"/>
        </w:rPr>
        <w:t xml:space="preserve"> processes, and </w:t>
      </w:r>
      <w:r w:rsidRPr="00614253">
        <w:rPr>
          <w:rFonts w:hint="eastAsia"/>
          <w:i/>
        </w:rPr>
        <w:t>vice versa</w:t>
      </w:r>
      <w:r>
        <w:rPr>
          <w:rFonts w:hint="eastAsia"/>
        </w:rPr>
        <w:t xml:space="preserve">. It suggested that the cross-layer </w:t>
      </w:r>
      <w:r w:rsidR="00D81E8E">
        <w:rPr>
          <w:rFonts w:hint="eastAsia"/>
        </w:rPr>
        <w:t>coregulation</w:t>
      </w:r>
      <w:r>
        <w:rPr>
          <w:rFonts w:hint="eastAsia"/>
        </w:rPr>
        <w:t xml:space="preserve"> may have higher specificity than intra-layer </w:t>
      </w:r>
      <w:r w:rsidR="00D81E8E">
        <w:rPr>
          <w:rFonts w:hint="eastAsia"/>
        </w:rPr>
        <w:t>coregulation</w:t>
      </w:r>
      <w:r>
        <w:rPr>
          <w:rFonts w:hint="eastAsia"/>
        </w:rPr>
        <w:t>.</w:t>
      </w:r>
    </w:p>
    <w:p w:rsidR="00CD6000" w:rsidRDefault="00CD6000" w:rsidP="00CD6000">
      <w:pPr>
        <w:ind w:firstLineChars="200" w:firstLine="480"/>
        <w:jc w:val="both"/>
      </w:pPr>
      <w:r>
        <w:rPr>
          <w:rFonts w:hint="eastAsia"/>
        </w:rPr>
        <w:t xml:space="preserve">We also performed network motif analysis to see if any recurring pattern exists in </w:t>
      </w:r>
      <w:r w:rsidR="00D81E8E">
        <w:rPr>
          <w:rFonts w:hint="eastAsia"/>
        </w:rPr>
        <w:t>coregulation</w:t>
      </w:r>
      <w:r>
        <w:rPr>
          <w:rFonts w:hint="eastAsia"/>
        </w:rPr>
        <w:t xml:space="preserve"> network structure. Different types of feed-forward loops were found in TF-TF and TF-miRNA </w:t>
      </w:r>
      <w:r w:rsidR="00D81E8E">
        <w:rPr>
          <w:rFonts w:hint="eastAsia"/>
        </w:rPr>
        <w:t>coregulation</w:t>
      </w:r>
      <w:r>
        <w:rPr>
          <w:rFonts w:hint="eastAsia"/>
        </w:rPr>
        <w:t xml:space="preserve">, and these results were consistent with several previous studies on </w:t>
      </w:r>
      <w:r>
        <w:t>transcriptional</w:t>
      </w:r>
      <w:r>
        <w:rPr>
          <w:rFonts w:hint="eastAsia"/>
        </w:rPr>
        <w:t xml:space="preserve"> network </w:t>
      </w:r>
      <w:r w:rsidR="006A46DF">
        <w:t>[1, 9-10, 19-22]</w:t>
      </w:r>
      <w:r>
        <w:rPr>
          <w:rFonts w:hint="eastAsia"/>
        </w:rPr>
        <w:t xml:space="preserve">. Among these FFLs, </w:t>
      </w:r>
      <w:r w:rsidRPr="00C67FD2">
        <w:t>a special kind of miRNA-mediated FFL</w:t>
      </w:r>
      <w:r>
        <w:rPr>
          <w:rFonts w:hint="eastAsia"/>
        </w:rPr>
        <w:t>s</w:t>
      </w:r>
      <w:r w:rsidRPr="00C67FD2">
        <w:t xml:space="preserve"> emerged in TF-miRNA </w:t>
      </w:r>
      <w:r w:rsidR="00D81E8E">
        <w:t>coregulation</w:t>
      </w:r>
      <w:r>
        <w:rPr>
          <w:rFonts w:hint="eastAsia"/>
        </w:rPr>
        <w:t xml:space="preserve">. In this kind of FFLs, </w:t>
      </w:r>
      <w:r w:rsidRPr="00C67FD2">
        <w:t xml:space="preserve">a miRNA </w:t>
      </w:r>
      <w:r>
        <w:rPr>
          <w:rFonts w:hint="eastAsia"/>
        </w:rPr>
        <w:t xml:space="preserve">may </w:t>
      </w:r>
      <w:r w:rsidRPr="00C67FD2">
        <w:t>simultaneously repress a TF and its target genes</w:t>
      </w:r>
      <w:r>
        <w:rPr>
          <w:rFonts w:hint="eastAsia"/>
        </w:rPr>
        <w:t xml:space="preserve">, thus contributing to a switch-like control of expression programs. More </w:t>
      </w:r>
      <w:r>
        <w:t>importantly</w:t>
      </w:r>
      <w:r>
        <w:rPr>
          <w:rFonts w:hint="eastAsia"/>
        </w:rPr>
        <w:t xml:space="preserve">, we go further this time to investigate the upstream structure of </w:t>
      </w:r>
      <w:r w:rsidR="00D81E8E">
        <w:rPr>
          <w:rFonts w:hint="eastAsia"/>
        </w:rPr>
        <w:t>coregulation</w:t>
      </w:r>
      <w:r>
        <w:rPr>
          <w:rFonts w:hint="eastAsia"/>
        </w:rPr>
        <w:t xml:space="preserve"> pairs and found closely interaction in </w:t>
      </w:r>
      <w:r>
        <w:t>their</w:t>
      </w:r>
      <w:r>
        <w:rPr>
          <w:rFonts w:hint="eastAsia"/>
        </w:rPr>
        <w:t xml:space="preserve"> </w:t>
      </w:r>
      <w:r>
        <w:t>upstream</w:t>
      </w:r>
      <w:r>
        <w:rPr>
          <w:rFonts w:hint="eastAsia"/>
        </w:rPr>
        <w:t xml:space="preserve">. It implies that the network structures of </w:t>
      </w:r>
      <w:r w:rsidR="00D81E8E">
        <w:rPr>
          <w:rFonts w:hint="eastAsia"/>
        </w:rPr>
        <w:t>coregulation</w:t>
      </w:r>
      <w:r>
        <w:rPr>
          <w:rFonts w:hint="eastAsia"/>
        </w:rPr>
        <w:t xml:space="preserve"> may have extensive crosstalk in the higher levels.</w:t>
      </w:r>
    </w:p>
    <w:p w:rsidR="00CD6000" w:rsidRDefault="00CD6000" w:rsidP="00CD6000">
      <w:pPr>
        <w:ind w:firstLineChars="200" w:firstLine="480"/>
        <w:jc w:val="both"/>
      </w:pPr>
      <w:r>
        <w:rPr>
          <w:rFonts w:hint="eastAsia"/>
        </w:rPr>
        <w:t xml:space="preserve">Finally, the expression analysis of </w:t>
      </w:r>
      <w:r w:rsidR="00D81E8E">
        <w:rPr>
          <w:rFonts w:hint="eastAsia"/>
        </w:rPr>
        <w:t>coregulation</w:t>
      </w:r>
      <w:r>
        <w:rPr>
          <w:rFonts w:hint="eastAsia"/>
        </w:rPr>
        <w:t xml:space="preserve"> discovered distinct trends in different </w:t>
      </w:r>
      <w:r w:rsidR="00D81E8E">
        <w:rPr>
          <w:rFonts w:hint="eastAsia"/>
        </w:rPr>
        <w:t>coregulation</w:t>
      </w:r>
      <w:r>
        <w:rPr>
          <w:rFonts w:hint="eastAsia"/>
        </w:rPr>
        <w:t xml:space="preserve"> types; namely, TF-TF showed no correlation, </w:t>
      </w:r>
      <w:r>
        <w:t>whereas</w:t>
      </w:r>
      <w:r>
        <w:rPr>
          <w:rFonts w:hint="eastAsia"/>
        </w:rPr>
        <w:t xml:space="preserve"> miRNA-miRNA had a preference of </w:t>
      </w:r>
      <w:r>
        <w:t>positive</w:t>
      </w:r>
      <w:r>
        <w:rPr>
          <w:rFonts w:hint="eastAsia"/>
        </w:rPr>
        <w:t xml:space="preserve"> correlation, and TF-miRNA appeared both </w:t>
      </w:r>
      <w:r>
        <w:t>positive</w:t>
      </w:r>
      <w:r>
        <w:rPr>
          <w:rFonts w:hint="eastAsia"/>
        </w:rPr>
        <w:t xml:space="preserve"> and negative correlation. A previous study investigated only TF-miRNA correlation and found the same tendencies </w:t>
      </w:r>
      <w:r w:rsidR="004D3D18">
        <w:fldChar w:fldCharType="begin"/>
      </w:r>
      <w:r>
        <w:instrText xml:space="preserve"> ADDIN EN.CITE &lt;EndNote&gt;&lt;Cite&gt;&lt;Author&gt;Shalgi&lt;/Author&gt;&lt;Year&gt;2007&lt;/Year&gt;&lt;RecNum&gt;9&lt;/RecNum&gt;&lt;record&gt;&lt;rec-number&gt;9&lt;/rec-number&gt;&lt;foreign-keys&gt;&lt;key app="EN" db-id="xrsar09fmp9evrevwd6xsx210x9wfervevtx"&gt;9&lt;/key&gt;&lt;/foreign-keys&gt;&lt;ref-type name="Journal Article"&gt;17&lt;/ref-type&gt;&lt;contributors&gt;&lt;authors&gt;&lt;author&gt;Shalgi, R.&lt;/author&gt;&lt;author&gt;Lieber, D.&lt;/author&gt;&lt;author&gt;Oren, M.&lt;/author&gt;&lt;author&gt;Pilpel, Y.&lt;/author&gt;&lt;/authors&gt;&lt;/contributors&gt;&lt;auth-address&gt;Department of Molecular Genetics, Weizmann Institute of Science, Rehovot, Israel.&lt;/auth-address&gt;&lt;titles&gt;&lt;title&gt;Global and local architecture of the mammalian microRNA-transcription factor regulatory network&lt;/title&gt;&lt;secondary-title&gt;PLoS Comput Biol&lt;/secondary-title&gt;&lt;/titles&gt;&lt;periodical&gt;&lt;full-title&gt;PLoS Comput Biol&lt;/full-title&gt;&lt;/periodical&gt;&lt;pages&gt;e131&lt;/pages&gt;&lt;volume&gt;3&lt;/volume&gt;&lt;number&gt;7&lt;/number&gt;&lt;edition&gt;2007/07/17&lt;/edition&gt;&lt;keywords&gt;&lt;keyword&gt;Algorithms&lt;/keyword&gt;&lt;keyword&gt;Animals&lt;/keyword&gt;&lt;keyword&gt;Base Sequence&lt;/keyword&gt;&lt;keyword&gt;Binding Sites&lt;/keyword&gt;&lt;keyword&gt;Conserved Sequence&lt;/keyword&gt;&lt;keyword&gt;Feedback, Biochemical&lt;/keyword&gt;&lt;keyword&gt;Gene Expression/physiology&lt;/keyword&gt;&lt;keyword&gt;Gene Expression Profiling&lt;/keyword&gt;&lt;keyword&gt;Gene Expression Regulation/genetics&lt;/keyword&gt;&lt;keyword&gt;*Gene Regulatory Networks&lt;/keyword&gt;&lt;keyword&gt;Genes, Regulator/genetics&lt;/keyword&gt;&lt;keyword&gt;Humans&lt;/keyword&gt;&lt;keyword&gt;Mammals/genetics&lt;/keyword&gt;&lt;keyword&gt;MicroRNAs/*analysis/metabolism&lt;/keyword&gt;&lt;keyword&gt;Promoter Regions (Genetics)&lt;/keyword&gt;&lt;keyword&gt;Signal Transduction/genetics&lt;/keyword&gt;&lt;keyword&gt;Transcription Factors/*analysis/metabolism&lt;/keyword&gt;&lt;/keywords&gt;&lt;dates&gt;&lt;year&gt;2007&lt;/year&gt;&lt;pub-dates&gt;&lt;date&gt;Jul&lt;/date&gt;&lt;/pub-dates&gt;&lt;/dates&gt;&lt;isbn&gt;1553-7358 (Electronic)&lt;/isbn&gt;&lt;accession-num&gt;17630826&lt;/accession-num&gt;&lt;urls&gt;&lt;related-urls&gt;&lt;url&gt;http://www.ncbi.nlm.nih.gov/entrez/query.fcgi?cmd=Retrieve&amp;amp;db=PubMed&amp;amp;dopt=Citation&amp;amp;list_uids=17630826&lt;/url&gt;&lt;/related-urls&gt;&lt;/urls&gt;&lt;custom2&gt;1914371&lt;/custom2&gt;&lt;electronic-resource-num&gt;06-PLCB-RA-0543 [pii]&amp;#xD;10.1371/journal.pcbi.0030131&lt;/electronic-resource-num&gt;&lt;language&gt;eng&lt;/language&gt;&lt;/record&gt;&lt;/Cite&gt;&lt;/EndNote&gt;</w:instrText>
      </w:r>
      <w:r w:rsidR="004D3D18">
        <w:fldChar w:fldCharType="separate"/>
      </w:r>
      <w:r>
        <w:rPr>
          <w:noProof/>
        </w:rPr>
        <w:t>[</w:t>
      </w:r>
      <w:r w:rsidR="006A46DF">
        <w:rPr>
          <w:noProof/>
        </w:rPr>
        <w:t>9</w:t>
      </w:r>
      <w:r>
        <w:rPr>
          <w:noProof/>
        </w:rPr>
        <w:t>]</w:t>
      </w:r>
      <w:r w:rsidR="004D3D18">
        <w:fldChar w:fldCharType="end"/>
      </w:r>
      <w:r>
        <w:rPr>
          <w:rFonts w:hint="eastAsia"/>
        </w:rPr>
        <w:t xml:space="preserve">. The authors rationalized this trend by pointing out the distinct function roles that TFs and miRNAs may play. We further supported this idea by showing the results of TF-TF and miRNA-miRNA </w:t>
      </w:r>
      <w:r w:rsidR="00D81E8E">
        <w:rPr>
          <w:rFonts w:hint="eastAsia"/>
        </w:rPr>
        <w:t>coregulation</w:t>
      </w:r>
      <w:r>
        <w:rPr>
          <w:rFonts w:hint="eastAsia"/>
        </w:rPr>
        <w:t xml:space="preserve">, which </w:t>
      </w:r>
      <w:r>
        <w:t>w</w:t>
      </w:r>
      <w:r>
        <w:rPr>
          <w:rFonts w:hint="eastAsia"/>
        </w:rPr>
        <w:t xml:space="preserve">ere also consistent with the same </w:t>
      </w:r>
      <w:r>
        <w:t>interpretation</w:t>
      </w:r>
      <w:r>
        <w:rPr>
          <w:rFonts w:hint="eastAsia"/>
        </w:rPr>
        <w:t xml:space="preserve">. In </w:t>
      </w:r>
      <w:r>
        <w:t>addition</w:t>
      </w:r>
      <w:r>
        <w:rPr>
          <w:rFonts w:hint="eastAsia"/>
        </w:rPr>
        <w:t xml:space="preserve">, TF activities are under control at protein level; that is, TFs may be </w:t>
      </w:r>
      <w:r w:rsidRPr="006A7D73">
        <w:t xml:space="preserve">activated or deactivated </w:t>
      </w:r>
      <w:r>
        <w:t xml:space="preserve">by a number of mechanisms </w:t>
      </w:r>
      <w:r w:rsidRPr="006A7D73">
        <w:t>including</w:t>
      </w:r>
      <w:r>
        <w:rPr>
          <w:rFonts w:hint="eastAsia"/>
        </w:rPr>
        <w:t xml:space="preserve"> </w:t>
      </w:r>
      <w:r w:rsidRPr="006A7D73">
        <w:t>phosphorylation</w:t>
      </w:r>
      <w:r>
        <w:rPr>
          <w:rFonts w:hint="eastAsia"/>
        </w:rPr>
        <w:t xml:space="preserve">, </w:t>
      </w:r>
      <w:r w:rsidRPr="006A7D73">
        <w:t>ligand binding</w:t>
      </w:r>
      <w:r>
        <w:rPr>
          <w:rFonts w:hint="eastAsia"/>
        </w:rPr>
        <w:t xml:space="preserve">, and </w:t>
      </w:r>
      <w:r w:rsidRPr="006A7D73">
        <w:t>interaction with other</w:t>
      </w:r>
      <w:r>
        <w:rPr>
          <w:rFonts w:hint="eastAsia"/>
        </w:rPr>
        <w:t xml:space="preserve"> regulatory proteins. Therefore, it is not surprising that co-function TFs may show no correlation in mRNA expression level. </w:t>
      </w:r>
      <w:r>
        <w:t>Notably</w:t>
      </w:r>
      <w:r>
        <w:rPr>
          <w:rFonts w:hint="eastAsia"/>
        </w:rPr>
        <w:t xml:space="preserve">, a large proportion of TF-miRNA pairs showed negative correlation in </w:t>
      </w:r>
      <w:r>
        <w:t>express</w:t>
      </w:r>
      <w:r>
        <w:rPr>
          <w:rFonts w:hint="eastAsia"/>
        </w:rPr>
        <w:t xml:space="preserve">ion profiles, </w:t>
      </w:r>
      <w:r>
        <w:t>which</w:t>
      </w:r>
      <w:r>
        <w:rPr>
          <w:rFonts w:hint="eastAsia"/>
        </w:rPr>
        <w:t xml:space="preserve"> could be </w:t>
      </w:r>
      <w:r>
        <w:rPr>
          <w:rFonts w:hint="eastAsia"/>
        </w:rPr>
        <w:lastRenderedPageBreak/>
        <w:t xml:space="preserve">explained by the structure of the miRNA-mediated-FFLs discussed before, supporting the idea that many miRNAs in TF-miRNA </w:t>
      </w:r>
      <w:r w:rsidR="00D81E8E">
        <w:rPr>
          <w:rFonts w:hint="eastAsia"/>
        </w:rPr>
        <w:t>coregulation</w:t>
      </w:r>
      <w:r>
        <w:rPr>
          <w:rFonts w:hint="eastAsia"/>
        </w:rPr>
        <w:t xml:space="preserve"> contributed to switch-like regulation.</w:t>
      </w:r>
    </w:p>
    <w:p w:rsidR="00CD6000" w:rsidRDefault="00CD6000" w:rsidP="00CD6000">
      <w:pPr>
        <w:ind w:firstLineChars="200" w:firstLine="480"/>
        <w:jc w:val="both"/>
      </w:pPr>
      <w:r>
        <w:rPr>
          <w:rFonts w:hint="eastAsia"/>
        </w:rPr>
        <w:t xml:space="preserve">More significantly, by comparing the expression correlations between normal and tumor tissues, we found a common trend in function-enriched </w:t>
      </w:r>
      <w:r w:rsidR="00D81E8E">
        <w:rPr>
          <w:rFonts w:hint="eastAsia"/>
        </w:rPr>
        <w:t>coregulation</w:t>
      </w:r>
      <w:r>
        <w:rPr>
          <w:rFonts w:hint="eastAsia"/>
        </w:rPr>
        <w:t xml:space="preserve"> pairs; that is, the function-enriched pairs lost their correlation in tumor tissues. It </w:t>
      </w:r>
      <w:r>
        <w:t>suggested</w:t>
      </w:r>
      <w:r>
        <w:rPr>
          <w:rFonts w:hint="eastAsia"/>
        </w:rPr>
        <w:t xml:space="preserve"> that the disruption of </w:t>
      </w:r>
      <w:r w:rsidR="00D81E8E">
        <w:rPr>
          <w:rFonts w:hint="eastAsia"/>
        </w:rPr>
        <w:t>coregulation</w:t>
      </w:r>
      <w:r>
        <w:rPr>
          <w:rFonts w:hint="eastAsia"/>
        </w:rPr>
        <w:t xml:space="preserve"> may lead to abnormal expression </w:t>
      </w:r>
      <w:r>
        <w:t>program</w:t>
      </w:r>
      <w:r>
        <w:rPr>
          <w:rFonts w:hint="eastAsia"/>
        </w:rPr>
        <w:t xml:space="preserve">s and may </w:t>
      </w:r>
      <w:r w:rsidR="00D534C7">
        <w:t xml:space="preserve">be </w:t>
      </w:r>
      <w:r>
        <w:rPr>
          <w:rFonts w:hint="eastAsia"/>
        </w:rPr>
        <w:t xml:space="preserve">directly </w:t>
      </w:r>
      <w:r w:rsidR="00D534C7">
        <w:t>associated</w:t>
      </w:r>
      <w:r>
        <w:rPr>
          <w:rFonts w:hint="eastAsia"/>
        </w:rPr>
        <w:t xml:space="preserve"> to </w:t>
      </w:r>
      <w:r>
        <w:t>cancers</w:t>
      </w:r>
      <w:r>
        <w:rPr>
          <w:rFonts w:hint="eastAsia"/>
        </w:rPr>
        <w:t>.</w:t>
      </w:r>
    </w:p>
    <w:p w:rsidR="00CD6000" w:rsidRDefault="00CD6000" w:rsidP="00526B6D">
      <w:pPr>
        <w:jc w:val="both"/>
      </w:pPr>
      <w:r>
        <w:tab/>
      </w:r>
      <w:r w:rsidR="00D534C7">
        <w:t>Our</w:t>
      </w:r>
      <w:r>
        <w:rPr>
          <w:rFonts w:hint="eastAsia"/>
        </w:rPr>
        <w:t xml:space="preserve"> findings shed light on the </w:t>
      </w:r>
      <w:r w:rsidR="00D81E8E">
        <w:rPr>
          <w:rFonts w:hint="eastAsia"/>
        </w:rPr>
        <w:t>coregulation</w:t>
      </w:r>
      <w:r>
        <w:rPr>
          <w:rFonts w:hint="eastAsia"/>
        </w:rPr>
        <w:t xml:space="preserve"> o</w:t>
      </w:r>
      <w:r w:rsidRPr="00414448">
        <w:t xml:space="preserve">f miRNAs in </w:t>
      </w:r>
      <w:r>
        <w:rPr>
          <w:rFonts w:hint="eastAsia"/>
        </w:rPr>
        <w:t>t</w:t>
      </w:r>
      <w:r w:rsidRPr="00414448">
        <w:t xml:space="preserve">ranscriptional </w:t>
      </w:r>
      <w:r w:rsidR="00D534C7">
        <w:t>regulatory</w:t>
      </w:r>
      <w:r w:rsidRPr="00414448">
        <w:t xml:space="preserve"> </w:t>
      </w:r>
      <w:r>
        <w:rPr>
          <w:rFonts w:hint="eastAsia"/>
        </w:rPr>
        <w:t>n</w:t>
      </w:r>
      <w:r w:rsidRPr="00414448">
        <w:t>etwork</w:t>
      </w:r>
      <w:r>
        <w:rPr>
          <w:rFonts w:hint="eastAsia"/>
        </w:rPr>
        <w:t xml:space="preserve">. Future experimental works will provide more complete knowledge in transcriptional network and miRNA regulation, thus allowing the </w:t>
      </w:r>
      <w:r w:rsidRPr="0028395D">
        <w:t>elucidation</w:t>
      </w:r>
      <w:r>
        <w:rPr>
          <w:rFonts w:hint="eastAsia"/>
        </w:rPr>
        <w:t xml:space="preserve"> of more precise co-regulatory mechanisms.</w:t>
      </w:r>
    </w:p>
    <w:p w:rsidR="004D3D18" w:rsidRDefault="00940F85">
      <w:pPr>
        <w:pStyle w:val="1"/>
        <w:spacing w:line="360" w:lineRule="auto"/>
      </w:pPr>
      <w:r>
        <w:t>Competing interests</w:t>
      </w:r>
    </w:p>
    <w:p w:rsidR="0043646E" w:rsidRDefault="0076090E">
      <w:r>
        <w:t>The authors declare that they have no competing interests.</w:t>
      </w:r>
    </w:p>
    <w:p w:rsidR="009D0ED1" w:rsidRDefault="00940F85">
      <w:pPr>
        <w:pStyle w:val="1"/>
        <w:rPr>
          <w:lang w:val="en-US"/>
        </w:rPr>
      </w:pPr>
      <w:r>
        <w:rPr>
          <w:lang w:val="en-US"/>
        </w:rPr>
        <w:t>Authors' contributions</w:t>
      </w:r>
    </w:p>
    <w:p w:rsidR="005A552E" w:rsidRPr="009D0ED1" w:rsidRDefault="005A552E" w:rsidP="005A552E">
      <w:pPr>
        <w:pStyle w:val="1"/>
        <w:spacing w:line="480" w:lineRule="auto"/>
        <w:jc w:val="both"/>
        <w:rPr>
          <w:lang w:val="en-US"/>
        </w:rPr>
      </w:pPr>
      <w:r w:rsidRPr="00DF36CB">
        <w:rPr>
          <w:rFonts w:ascii="Times New Roman" w:hAnsi="Times New Roman" w:cs="Times New Roman"/>
          <w:b w:val="0"/>
          <w:bCs w:val="0"/>
          <w:sz w:val="24"/>
          <w:szCs w:val="20"/>
          <w:lang w:val="en-US"/>
        </w:rPr>
        <w:t>CYC implemented the computational method, carried out the analysis, and drafted the manuscript. CYC and HCH conceived of the study. STC and CSF helped to perform the analysis and participated in discussions of the research. HFJ and HCH participated in the design and coordination of the study, and edited the manuscript. All authors read and approved the final manuscript.</w:t>
      </w:r>
      <w:r>
        <w:rPr>
          <w:rFonts w:ascii="Times New Roman" w:hAnsi="Times New Roman" w:cs="Times New Roman"/>
          <w:b w:val="0"/>
          <w:bCs w:val="0"/>
          <w:sz w:val="24"/>
          <w:szCs w:val="20"/>
          <w:lang w:val="en-US"/>
        </w:rPr>
        <w:t xml:space="preserve"> </w:t>
      </w:r>
    </w:p>
    <w:p w:rsidR="004D3D18" w:rsidRDefault="00940F85">
      <w:pPr>
        <w:pStyle w:val="1"/>
        <w:spacing w:line="360" w:lineRule="auto"/>
      </w:pPr>
      <w:r>
        <w:t xml:space="preserve">Acknowledgements </w:t>
      </w:r>
    </w:p>
    <w:p w:rsidR="004D3D18" w:rsidRDefault="009D0ED1">
      <w:pPr>
        <w:jc w:val="both"/>
      </w:pPr>
      <w:bookmarkStart w:id="8" w:name="OLE_LINK1"/>
      <w:r>
        <w:t xml:space="preserve">The authors wish to thank </w:t>
      </w:r>
      <w:r w:rsidRPr="000E0CB2">
        <w:t>Wen-Hsiung Li</w:t>
      </w:r>
      <w:r w:rsidR="005A552E">
        <w:t xml:space="preserve"> and</w:t>
      </w:r>
      <w:r>
        <w:rPr>
          <w:rFonts w:hint="eastAsia"/>
        </w:rPr>
        <w:t xml:space="preserve"> </w:t>
      </w:r>
      <w:r w:rsidRPr="000E0CB2">
        <w:t>Chun-Chieh Arthur Shih</w:t>
      </w:r>
      <w:r w:rsidR="005A552E">
        <w:t xml:space="preserve"> </w:t>
      </w:r>
      <w:r w:rsidR="005A552E" w:rsidRPr="000E0CB2">
        <w:t xml:space="preserve">for their </w:t>
      </w:r>
      <w:r w:rsidR="005A552E">
        <w:t>helpful</w:t>
      </w:r>
      <w:r w:rsidR="005A552E">
        <w:rPr>
          <w:rFonts w:hint="eastAsia"/>
        </w:rPr>
        <w:t xml:space="preserve"> </w:t>
      </w:r>
      <w:r w:rsidR="005A552E">
        <w:t>discussions</w:t>
      </w:r>
      <w:r w:rsidR="005A552E" w:rsidRPr="000E0CB2">
        <w:t>.</w:t>
      </w:r>
      <w:r w:rsidR="005A552E">
        <w:t xml:space="preserve"> </w:t>
      </w:r>
      <w:r w:rsidR="005A552E" w:rsidRPr="00D55C1F">
        <w:t>This work was supported by National Science Council of Taiwan, National Health Research Institutes (NHRI-EX98-9819PI), and NTU Frontier and Innovative Research Projects.</w:t>
      </w:r>
      <w:bookmarkEnd w:id="8"/>
    </w:p>
    <w:p w:rsidR="004D3D18" w:rsidRDefault="00940F85">
      <w:pPr>
        <w:pStyle w:val="1"/>
        <w:spacing w:line="360" w:lineRule="auto"/>
        <w:rPr>
          <w:lang w:eastAsia="zh-TW"/>
        </w:rPr>
      </w:pPr>
      <w:r>
        <w:lastRenderedPageBreak/>
        <w:t>References</w:t>
      </w:r>
    </w:p>
    <w:p w:rsidR="00F42B48" w:rsidRPr="00E47995" w:rsidRDefault="004D3D18" w:rsidP="00F42B48">
      <w:pPr>
        <w:ind w:left="720" w:hanging="720"/>
        <w:rPr>
          <w:noProof/>
        </w:rPr>
      </w:pPr>
      <w:r>
        <w:fldChar w:fldCharType="begin"/>
      </w:r>
      <w:r w:rsidR="00F42B48">
        <w:instrText xml:space="preserve"> ADDIN EN.REFLIST </w:instrText>
      </w:r>
      <w:r>
        <w:fldChar w:fldCharType="separate"/>
      </w:r>
      <w:r w:rsidR="00F42B48" w:rsidRPr="00E47995">
        <w:rPr>
          <w:noProof/>
        </w:rPr>
        <w:t>1.</w:t>
      </w:r>
      <w:r w:rsidR="00F42B48" w:rsidRPr="00E47995">
        <w:rPr>
          <w:noProof/>
        </w:rPr>
        <w:tab/>
        <w:t xml:space="preserve">Shen-Orr SS, Milo R, Mangan S, Alon U: </w:t>
      </w:r>
      <w:r w:rsidR="00F42B48" w:rsidRPr="00E47995">
        <w:rPr>
          <w:b/>
          <w:noProof/>
        </w:rPr>
        <w:t>Network motifs in the transcriptional regulation network of Escherichia coli.</w:t>
      </w:r>
      <w:r w:rsidR="00F42B48" w:rsidRPr="00E47995">
        <w:rPr>
          <w:noProof/>
        </w:rPr>
        <w:t xml:space="preserve"> </w:t>
      </w:r>
      <w:r w:rsidR="00F42B48" w:rsidRPr="00E47995">
        <w:rPr>
          <w:i/>
          <w:noProof/>
        </w:rPr>
        <w:t xml:space="preserve">Nat Genet </w:t>
      </w:r>
      <w:r w:rsidR="00F42B48" w:rsidRPr="00E47995">
        <w:rPr>
          <w:noProof/>
        </w:rPr>
        <w:t xml:space="preserve">2002, </w:t>
      </w:r>
      <w:r w:rsidR="00F42B48" w:rsidRPr="00E47995">
        <w:rPr>
          <w:b/>
          <w:noProof/>
        </w:rPr>
        <w:t>31:</w:t>
      </w:r>
      <w:r w:rsidR="00F42B48" w:rsidRPr="00E47995">
        <w:rPr>
          <w:noProof/>
        </w:rPr>
        <w:t>64-68.</w:t>
      </w:r>
    </w:p>
    <w:p w:rsidR="00F42B48" w:rsidRPr="00E47995" w:rsidRDefault="00F42B48" w:rsidP="00F42B48">
      <w:pPr>
        <w:ind w:left="720" w:hanging="720"/>
        <w:rPr>
          <w:noProof/>
        </w:rPr>
      </w:pPr>
      <w:r w:rsidRPr="00E47995">
        <w:rPr>
          <w:noProof/>
        </w:rPr>
        <w:t>2.</w:t>
      </w:r>
      <w:r w:rsidRPr="00E47995">
        <w:rPr>
          <w:noProof/>
        </w:rPr>
        <w:tab/>
        <w:t xml:space="preserve">Lee TI, Rinaldi NJ, Robert F, Odom DT, Bar-Joseph Z, Gerber GK, Hannett NM, Harbison CT, Thompson CM, Simon I, et al: </w:t>
      </w:r>
      <w:r w:rsidRPr="00E47995">
        <w:rPr>
          <w:b/>
          <w:noProof/>
        </w:rPr>
        <w:t>Transcriptional regulatory networks in Saccharomyces cerevisiae.</w:t>
      </w:r>
      <w:r w:rsidRPr="00E47995">
        <w:rPr>
          <w:noProof/>
        </w:rPr>
        <w:t xml:space="preserve"> </w:t>
      </w:r>
      <w:r w:rsidRPr="00E47995">
        <w:rPr>
          <w:i/>
          <w:noProof/>
        </w:rPr>
        <w:t xml:space="preserve">Science </w:t>
      </w:r>
      <w:r w:rsidRPr="00E47995">
        <w:rPr>
          <w:noProof/>
        </w:rPr>
        <w:t xml:space="preserve">2002, </w:t>
      </w:r>
      <w:r w:rsidRPr="00E47995">
        <w:rPr>
          <w:b/>
          <w:noProof/>
        </w:rPr>
        <w:t>298:</w:t>
      </w:r>
      <w:r w:rsidRPr="00E47995">
        <w:rPr>
          <w:noProof/>
        </w:rPr>
        <w:t>799-804.</w:t>
      </w:r>
    </w:p>
    <w:p w:rsidR="00F42B48" w:rsidRPr="00E47995" w:rsidRDefault="00F42B48" w:rsidP="00F42B48">
      <w:pPr>
        <w:ind w:left="720" w:hanging="720"/>
        <w:rPr>
          <w:noProof/>
        </w:rPr>
      </w:pPr>
      <w:r w:rsidRPr="00E47995">
        <w:rPr>
          <w:noProof/>
        </w:rPr>
        <w:t>3.</w:t>
      </w:r>
      <w:r w:rsidRPr="00E47995">
        <w:rPr>
          <w:noProof/>
        </w:rPr>
        <w:tab/>
        <w:t xml:space="preserve">Yu H, Gerstein M: </w:t>
      </w:r>
      <w:r w:rsidRPr="00E47995">
        <w:rPr>
          <w:b/>
          <w:noProof/>
        </w:rPr>
        <w:t>Genomic analysis of the hierarchical structure of regulatory networks.</w:t>
      </w:r>
      <w:r w:rsidRPr="00E47995">
        <w:rPr>
          <w:noProof/>
        </w:rPr>
        <w:t xml:space="preserve"> </w:t>
      </w:r>
      <w:r w:rsidRPr="00E47995">
        <w:rPr>
          <w:i/>
          <w:noProof/>
        </w:rPr>
        <w:t xml:space="preserve">Proc Natl Acad Sci U S A </w:t>
      </w:r>
      <w:r w:rsidRPr="00E47995">
        <w:rPr>
          <w:noProof/>
        </w:rPr>
        <w:t xml:space="preserve">2006, </w:t>
      </w:r>
      <w:r w:rsidRPr="00E47995">
        <w:rPr>
          <w:b/>
          <w:noProof/>
        </w:rPr>
        <w:t>103:</w:t>
      </w:r>
      <w:r w:rsidRPr="00E47995">
        <w:rPr>
          <w:noProof/>
        </w:rPr>
        <w:t>14724-14731.</w:t>
      </w:r>
    </w:p>
    <w:p w:rsidR="00F42B48" w:rsidRPr="00E47995" w:rsidRDefault="00F42B48" w:rsidP="00F42B48">
      <w:pPr>
        <w:ind w:left="720" w:hanging="720"/>
        <w:rPr>
          <w:noProof/>
        </w:rPr>
      </w:pPr>
      <w:r w:rsidRPr="00E47995">
        <w:rPr>
          <w:noProof/>
        </w:rPr>
        <w:t>4.</w:t>
      </w:r>
      <w:r w:rsidRPr="00E47995">
        <w:rPr>
          <w:noProof/>
        </w:rPr>
        <w:tab/>
        <w:t xml:space="preserve">Bartel DP: </w:t>
      </w:r>
      <w:r w:rsidRPr="00E47995">
        <w:rPr>
          <w:b/>
          <w:noProof/>
        </w:rPr>
        <w:t>MicroRNAs: genomics, biogenesis, mechanism, and function.</w:t>
      </w:r>
      <w:r w:rsidRPr="00E47995">
        <w:rPr>
          <w:noProof/>
        </w:rPr>
        <w:t xml:space="preserve"> </w:t>
      </w:r>
      <w:r w:rsidRPr="00E47995">
        <w:rPr>
          <w:i/>
          <w:noProof/>
        </w:rPr>
        <w:t xml:space="preserve">Cell </w:t>
      </w:r>
      <w:r w:rsidRPr="00E47995">
        <w:rPr>
          <w:noProof/>
        </w:rPr>
        <w:t xml:space="preserve">2004, </w:t>
      </w:r>
      <w:r w:rsidRPr="00E47995">
        <w:rPr>
          <w:b/>
          <w:noProof/>
        </w:rPr>
        <w:t>116:</w:t>
      </w:r>
      <w:r w:rsidRPr="00E47995">
        <w:rPr>
          <w:noProof/>
        </w:rPr>
        <w:t>281-297.</w:t>
      </w:r>
    </w:p>
    <w:p w:rsidR="00F42B48" w:rsidRPr="00E47995" w:rsidRDefault="00F42B48" w:rsidP="00F42B48">
      <w:pPr>
        <w:ind w:left="720" w:hanging="720"/>
        <w:rPr>
          <w:noProof/>
        </w:rPr>
      </w:pPr>
      <w:r w:rsidRPr="00E47995">
        <w:rPr>
          <w:noProof/>
        </w:rPr>
        <w:t>5.</w:t>
      </w:r>
      <w:r w:rsidRPr="00E47995">
        <w:rPr>
          <w:noProof/>
        </w:rPr>
        <w:tab/>
        <w:t xml:space="preserve">Kim VN, Nam JW: </w:t>
      </w:r>
      <w:r w:rsidRPr="00E47995">
        <w:rPr>
          <w:b/>
          <w:noProof/>
        </w:rPr>
        <w:t>Genomics of microRNA.</w:t>
      </w:r>
      <w:r w:rsidRPr="00E47995">
        <w:rPr>
          <w:noProof/>
        </w:rPr>
        <w:t xml:space="preserve"> </w:t>
      </w:r>
      <w:r w:rsidRPr="00E47995">
        <w:rPr>
          <w:i/>
          <w:noProof/>
        </w:rPr>
        <w:t xml:space="preserve">Trends Genet </w:t>
      </w:r>
      <w:r w:rsidRPr="00E47995">
        <w:rPr>
          <w:noProof/>
        </w:rPr>
        <w:t xml:space="preserve">2006, </w:t>
      </w:r>
      <w:r w:rsidRPr="00E47995">
        <w:rPr>
          <w:b/>
          <w:noProof/>
        </w:rPr>
        <w:t>22:</w:t>
      </w:r>
      <w:r w:rsidRPr="00E47995">
        <w:rPr>
          <w:noProof/>
        </w:rPr>
        <w:t>165-173.</w:t>
      </w:r>
    </w:p>
    <w:p w:rsidR="00F42B48" w:rsidRPr="00E47995" w:rsidRDefault="00F42B48" w:rsidP="00F42B48">
      <w:pPr>
        <w:ind w:left="720" w:hanging="720"/>
        <w:rPr>
          <w:noProof/>
        </w:rPr>
      </w:pPr>
      <w:r w:rsidRPr="00E47995">
        <w:rPr>
          <w:noProof/>
        </w:rPr>
        <w:t>6.</w:t>
      </w:r>
      <w:r w:rsidRPr="00E47995">
        <w:rPr>
          <w:noProof/>
        </w:rPr>
        <w:tab/>
        <w:t xml:space="preserve">Flynt AS, Lai EC: </w:t>
      </w:r>
      <w:r w:rsidRPr="00E47995">
        <w:rPr>
          <w:b/>
          <w:noProof/>
        </w:rPr>
        <w:t>Biological principles of microRNA-mediated regulation: shared themes amid diversity.</w:t>
      </w:r>
      <w:r w:rsidRPr="00E47995">
        <w:rPr>
          <w:noProof/>
        </w:rPr>
        <w:t xml:space="preserve"> </w:t>
      </w:r>
      <w:r w:rsidRPr="00E47995">
        <w:rPr>
          <w:i/>
          <w:noProof/>
        </w:rPr>
        <w:t xml:space="preserve">Nat Rev Genet </w:t>
      </w:r>
      <w:r w:rsidRPr="00E47995">
        <w:rPr>
          <w:noProof/>
        </w:rPr>
        <w:t xml:space="preserve">2008, </w:t>
      </w:r>
      <w:r w:rsidRPr="00E47995">
        <w:rPr>
          <w:b/>
          <w:noProof/>
        </w:rPr>
        <w:t>9:</w:t>
      </w:r>
      <w:r w:rsidRPr="00E47995">
        <w:rPr>
          <w:noProof/>
        </w:rPr>
        <w:t>831-842.</w:t>
      </w:r>
    </w:p>
    <w:p w:rsidR="00F42B48" w:rsidRPr="00E47995" w:rsidRDefault="00F42B48" w:rsidP="00F42B48">
      <w:pPr>
        <w:ind w:left="720" w:hanging="720"/>
        <w:rPr>
          <w:noProof/>
        </w:rPr>
      </w:pPr>
      <w:r w:rsidRPr="00E47995">
        <w:rPr>
          <w:noProof/>
        </w:rPr>
        <w:t>7.</w:t>
      </w:r>
      <w:r w:rsidRPr="00E47995">
        <w:rPr>
          <w:noProof/>
        </w:rPr>
        <w:tab/>
        <w:t xml:space="preserve">Hobert O: </w:t>
      </w:r>
      <w:r w:rsidRPr="00E47995">
        <w:rPr>
          <w:b/>
          <w:noProof/>
        </w:rPr>
        <w:t>Gene Regulation by Transcription Factors and MicroRNAs.</w:t>
      </w:r>
      <w:r w:rsidRPr="00E47995">
        <w:rPr>
          <w:noProof/>
        </w:rPr>
        <w:t xml:space="preserve"> </w:t>
      </w:r>
      <w:r w:rsidRPr="00E47995">
        <w:rPr>
          <w:i/>
          <w:noProof/>
        </w:rPr>
        <w:t xml:space="preserve">Science </w:t>
      </w:r>
      <w:r w:rsidRPr="00E47995">
        <w:rPr>
          <w:noProof/>
        </w:rPr>
        <w:t xml:space="preserve">2008, </w:t>
      </w:r>
      <w:r w:rsidRPr="00E47995">
        <w:rPr>
          <w:b/>
          <w:noProof/>
        </w:rPr>
        <w:t>319:</w:t>
      </w:r>
      <w:r w:rsidRPr="00E47995">
        <w:rPr>
          <w:noProof/>
        </w:rPr>
        <w:t>1785-1786.</w:t>
      </w:r>
    </w:p>
    <w:p w:rsidR="00F42B48" w:rsidRPr="00E47995" w:rsidRDefault="00F42B48" w:rsidP="00F42B48">
      <w:pPr>
        <w:ind w:left="720" w:hanging="720"/>
        <w:rPr>
          <w:noProof/>
        </w:rPr>
      </w:pPr>
      <w:r w:rsidRPr="00E47995">
        <w:rPr>
          <w:noProof/>
        </w:rPr>
        <w:t>8.</w:t>
      </w:r>
      <w:r w:rsidRPr="00E47995">
        <w:rPr>
          <w:noProof/>
        </w:rPr>
        <w:tab/>
        <w:t xml:space="preserve">Cui Q, Yu Z, Pan Y, Purisima EO, Wang E: </w:t>
      </w:r>
      <w:r w:rsidRPr="00E47995">
        <w:rPr>
          <w:b/>
          <w:noProof/>
        </w:rPr>
        <w:t>MicroRNAs preferentially target the genes with high transcriptional regulation complexity.</w:t>
      </w:r>
      <w:r w:rsidRPr="00E47995">
        <w:rPr>
          <w:noProof/>
        </w:rPr>
        <w:t xml:space="preserve"> </w:t>
      </w:r>
      <w:r w:rsidRPr="00E47995">
        <w:rPr>
          <w:i/>
          <w:noProof/>
        </w:rPr>
        <w:t xml:space="preserve">Biochem Biophys Res Commun </w:t>
      </w:r>
      <w:r w:rsidRPr="00E47995">
        <w:rPr>
          <w:noProof/>
        </w:rPr>
        <w:t xml:space="preserve">2007, </w:t>
      </w:r>
      <w:r w:rsidRPr="00E47995">
        <w:rPr>
          <w:b/>
          <w:noProof/>
        </w:rPr>
        <w:t>352:</w:t>
      </w:r>
      <w:r w:rsidRPr="00E47995">
        <w:rPr>
          <w:noProof/>
        </w:rPr>
        <w:t>733-738.</w:t>
      </w:r>
    </w:p>
    <w:p w:rsidR="00F42B48" w:rsidRPr="00E47995" w:rsidRDefault="00F42B48" w:rsidP="00F42B48">
      <w:pPr>
        <w:ind w:left="720" w:hanging="720"/>
        <w:rPr>
          <w:noProof/>
        </w:rPr>
      </w:pPr>
      <w:r w:rsidRPr="00E47995">
        <w:rPr>
          <w:noProof/>
        </w:rPr>
        <w:t>9.</w:t>
      </w:r>
      <w:r w:rsidRPr="00E47995">
        <w:rPr>
          <w:noProof/>
        </w:rPr>
        <w:tab/>
        <w:t xml:space="preserve">Shalgi R, Lieber D, Oren M, Pilpel Y: </w:t>
      </w:r>
      <w:r w:rsidRPr="00E47995">
        <w:rPr>
          <w:b/>
          <w:noProof/>
        </w:rPr>
        <w:t>Global and local architecture of the mammalian microRNA-transcription factor regulatory network.</w:t>
      </w:r>
      <w:r w:rsidRPr="00E47995">
        <w:rPr>
          <w:noProof/>
        </w:rPr>
        <w:t xml:space="preserve"> </w:t>
      </w:r>
      <w:r w:rsidRPr="00E47995">
        <w:rPr>
          <w:i/>
          <w:noProof/>
        </w:rPr>
        <w:t xml:space="preserve">PLoS Comput Biol </w:t>
      </w:r>
      <w:r w:rsidRPr="00E47995">
        <w:rPr>
          <w:noProof/>
        </w:rPr>
        <w:t xml:space="preserve">2007, </w:t>
      </w:r>
      <w:r w:rsidRPr="00E47995">
        <w:rPr>
          <w:b/>
          <w:noProof/>
        </w:rPr>
        <w:t>3:</w:t>
      </w:r>
      <w:r w:rsidRPr="00E47995">
        <w:rPr>
          <w:noProof/>
        </w:rPr>
        <w:t>e131.</w:t>
      </w:r>
    </w:p>
    <w:p w:rsidR="00F42B48" w:rsidRPr="00E47995" w:rsidRDefault="00F42B48" w:rsidP="00F42B48">
      <w:pPr>
        <w:ind w:left="720" w:hanging="720"/>
        <w:rPr>
          <w:noProof/>
        </w:rPr>
      </w:pPr>
      <w:r w:rsidRPr="00E47995">
        <w:rPr>
          <w:noProof/>
        </w:rPr>
        <w:t>10.</w:t>
      </w:r>
      <w:r w:rsidRPr="00E47995">
        <w:rPr>
          <w:noProof/>
        </w:rPr>
        <w:tab/>
        <w:t xml:space="preserve">Zhou Y, Ferguson J, Chang JT, Kluger Y: </w:t>
      </w:r>
      <w:r w:rsidRPr="00E47995">
        <w:rPr>
          <w:b/>
          <w:noProof/>
        </w:rPr>
        <w:t>Inter- and intra-combinatorial regulation by transcription factors and microRNAs.</w:t>
      </w:r>
      <w:r w:rsidRPr="00E47995">
        <w:rPr>
          <w:noProof/>
        </w:rPr>
        <w:t xml:space="preserve"> </w:t>
      </w:r>
      <w:r w:rsidRPr="00E47995">
        <w:rPr>
          <w:i/>
          <w:noProof/>
        </w:rPr>
        <w:t xml:space="preserve">BMC Genomics </w:t>
      </w:r>
      <w:r w:rsidRPr="00E47995">
        <w:rPr>
          <w:noProof/>
        </w:rPr>
        <w:t xml:space="preserve">2007, </w:t>
      </w:r>
      <w:r w:rsidRPr="00E47995">
        <w:rPr>
          <w:b/>
          <w:noProof/>
        </w:rPr>
        <w:t>8:</w:t>
      </w:r>
      <w:r w:rsidRPr="00E47995">
        <w:rPr>
          <w:noProof/>
        </w:rPr>
        <w:t>396.</w:t>
      </w:r>
    </w:p>
    <w:p w:rsidR="00F42B48" w:rsidRPr="00E47995" w:rsidRDefault="00F42B48" w:rsidP="00F42B48">
      <w:pPr>
        <w:ind w:left="720" w:hanging="720"/>
        <w:rPr>
          <w:noProof/>
        </w:rPr>
      </w:pPr>
      <w:r w:rsidRPr="00E47995">
        <w:rPr>
          <w:noProof/>
        </w:rPr>
        <w:lastRenderedPageBreak/>
        <w:t>11.</w:t>
      </w:r>
      <w:r w:rsidRPr="00E47995">
        <w:rPr>
          <w:noProof/>
        </w:rPr>
        <w:tab/>
        <w:t xml:space="preserve">Jiang C, Xuan Z, Zhao F, Zhang MQ: </w:t>
      </w:r>
      <w:r w:rsidRPr="00E47995">
        <w:rPr>
          <w:b/>
          <w:noProof/>
        </w:rPr>
        <w:t>TRED: a transcriptional regulatory element database, new entries and other development.</w:t>
      </w:r>
      <w:r w:rsidRPr="00E47995">
        <w:rPr>
          <w:noProof/>
        </w:rPr>
        <w:t xml:space="preserve"> </w:t>
      </w:r>
      <w:r w:rsidRPr="00E47995">
        <w:rPr>
          <w:i/>
          <w:noProof/>
        </w:rPr>
        <w:t xml:space="preserve">Nucleic Acids Res </w:t>
      </w:r>
      <w:r w:rsidRPr="00E47995">
        <w:rPr>
          <w:noProof/>
        </w:rPr>
        <w:t xml:space="preserve">2007, </w:t>
      </w:r>
      <w:r w:rsidRPr="00E47995">
        <w:rPr>
          <w:b/>
          <w:noProof/>
        </w:rPr>
        <w:t>35:</w:t>
      </w:r>
      <w:r w:rsidRPr="00E47995">
        <w:rPr>
          <w:noProof/>
        </w:rPr>
        <w:t>D137-140.</w:t>
      </w:r>
    </w:p>
    <w:p w:rsidR="00F42B48" w:rsidRPr="00E47995" w:rsidRDefault="00F42B48" w:rsidP="00F42B48">
      <w:pPr>
        <w:ind w:left="720" w:hanging="720"/>
        <w:rPr>
          <w:noProof/>
        </w:rPr>
      </w:pPr>
      <w:r w:rsidRPr="00E47995">
        <w:rPr>
          <w:noProof/>
        </w:rPr>
        <w:t>12.</w:t>
      </w:r>
      <w:r w:rsidRPr="00E47995">
        <w:rPr>
          <w:noProof/>
        </w:rPr>
        <w:tab/>
        <w:t xml:space="preserve">Lewis BP, Burge CB, Bartel DP: </w:t>
      </w:r>
      <w:r w:rsidRPr="00E47995">
        <w:rPr>
          <w:b/>
          <w:noProof/>
        </w:rPr>
        <w:t>Conserved seed pairing, often flanked by adenosines, indicates that thousands of human genes are microRNA targets.</w:t>
      </w:r>
      <w:r w:rsidRPr="00E47995">
        <w:rPr>
          <w:noProof/>
        </w:rPr>
        <w:t xml:space="preserve"> </w:t>
      </w:r>
      <w:r w:rsidRPr="00E47995">
        <w:rPr>
          <w:i/>
          <w:noProof/>
        </w:rPr>
        <w:t xml:space="preserve">Cell </w:t>
      </w:r>
      <w:r w:rsidRPr="00E47995">
        <w:rPr>
          <w:noProof/>
        </w:rPr>
        <w:t xml:space="preserve">2005, </w:t>
      </w:r>
      <w:r w:rsidRPr="00E47995">
        <w:rPr>
          <w:b/>
          <w:noProof/>
        </w:rPr>
        <w:t>120:</w:t>
      </w:r>
      <w:r w:rsidRPr="00E47995">
        <w:rPr>
          <w:noProof/>
        </w:rPr>
        <w:t>15-20.</w:t>
      </w:r>
    </w:p>
    <w:p w:rsidR="00F42B48" w:rsidRPr="00E47995" w:rsidRDefault="00F42B48" w:rsidP="00F42B48">
      <w:pPr>
        <w:ind w:left="720" w:hanging="720"/>
        <w:rPr>
          <w:noProof/>
        </w:rPr>
      </w:pPr>
      <w:r w:rsidRPr="00E47995">
        <w:rPr>
          <w:noProof/>
        </w:rPr>
        <w:t>13.</w:t>
      </w:r>
      <w:r w:rsidRPr="00E47995">
        <w:rPr>
          <w:noProof/>
        </w:rPr>
        <w:tab/>
        <w:t xml:space="preserve">Baskerville S, Bartel DP: </w:t>
      </w:r>
      <w:r w:rsidRPr="00E47995">
        <w:rPr>
          <w:b/>
          <w:noProof/>
        </w:rPr>
        <w:t>Microarray profiling of microRNAs reveals frequent coexpression with neighboring miRNAs and host genes.</w:t>
      </w:r>
      <w:r w:rsidRPr="00E47995">
        <w:rPr>
          <w:noProof/>
        </w:rPr>
        <w:t xml:space="preserve"> </w:t>
      </w:r>
      <w:r w:rsidRPr="00E47995">
        <w:rPr>
          <w:i/>
          <w:noProof/>
        </w:rPr>
        <w:t xml:space="preserve">RNA </w:t>
      </w:r>
      <w:r w:rsidRPr="00E47995">
        <w:rPr>
          <w:noProof/>
        </w:rPr>
        <w:t xml:space="preserve">2005, </w:t>
      </w:r>
      <w:r w:rsidRPr="00E47995">
        <w:rPr>
          <w:b/>
          <w:noProof/>
        </w:rPr>
        <w:t>11:</w:t>
      </w:r>
      <w:r w:rsidRPr="00E47995">
        <w:rPr>
          <w:noProof/>
        </w:rPr>
        <w:t>241-247.</w:t>
      </w:r>
    </w:p>
    <w:p w:rsidR="00F42B48" w:rsidRPr="00E47995" w:rsidRDefault="00F42B48" w:rsidP="00F42B48">
      <w:pPr>
        <w:ind w:left="720" w:hanging="720"/>
        <w:rPr>
          <w:noProof/>
        </w:rPr>
      </w:pPr>
      <w:r w:rsidRPr="00E47995">
        <w:rPr>
          <w:noProof/>
        </w:rPr>
        <w:t>14.</w:t>
      </w:r>
      <w:r w:rsidRPr="00E47995">
        <w:rPr>
          <w:noProof/>
        </w:rPr>
        <w:tab/>
        <w:t xml:space="preserve">Kim VN: </w:t>
      </w:r>
      <w:r w:rsidRPr="00E47995">
        <w:rPr>
          <w:b/>
          <w:noProof/>
        </w:rPr>
        <w:t>MicroRNA biogenesis: coordinated cropping and dicing.</w:t>
      </w:r>
      <w:r w:rsidRPr="00E47995">
        <w:rPr>
          <w:noProof/>
        </w:rPr>
        <w:t xml:space="preserve"> </w:t>
      </w:r>
      <w:r w:rsidRPr="00E47995">
        <w:rPr>
          <w:i/>
          <w:noProof/>
        </w:rPr>
        <w:t xml:space="preserve">Nat Rev Mol Cell Biol </w:t>
      </w:r>
      <w:r w:rsidRPr="00E47995">
        <w:rPr>
          <w:noProof/>
        </w:rPr>
        <w:t xml:space="preserve">2005, </w:t>
      </w:r>
      <w:r w:rsidRPr="00E47995">
        <w:rPr>
          <w:b/>
          <w:noProof/>
        </w:rPr>
        <w:t>6:</w:t>
      </w:r>
      <w:r w:rsidRPr="00E47995">
        <w:rPr>
          <w:noProof/>
        </w:rPr>
        <w:t>376-385.</w:t>
      </w:r>
    </w:p>
    <w:p w:rsidR="00F42B48" w:rsidRPr="00E47995" w:rsidRDefault="00F42B48" w:rsidP="00F42B48">
      <w:pPr>
        <w:ind w:left="720" w:hanging="720"/>
        <w:rPr>
          <w:noProof/>
        </w:rPr>
      </w:pPr>
      <w:r w:rsidRPr="00E47995">
        <w:rPr>
          <w:noProof/>
        </w:rPr>
        <w:t>15.</w:t>
      </w:r>
      <w:r w:rsidRPr="00E47995">
        <w:rPr>
          <w:noProof/>
        </w:rPr>
        <w:tab/>
        <w:t xml:space="preserve">Griffiths-Jones S, Saini HK, van Dongen S, Enright AJ: </w:t>
      </w:r>
      <w:r w:rsidRPr="00E47995">
        <w:rPr>
          <w:b/>
          <w:noProof/>
        </w:rPr>
        <w:t>miRBase: tools for microRNA genomics.</w:t>
      </w:r>
      <w:r w:rsidRPr="00E47995">
        <w:rPr>
          <w:noProof/>
        </w:rPr>
        <w:t xml:space="preserve"> </w:t>
      </w:r>
      <w:r w:rsidRPr="00E47995">
        <w:rPr>
          <w:i/>
          <w:noProof/>
        </w:rPr>
        <w:t xml:space="preserve">Nucl Acids Res </w:t>
      </w:r>
      <w:r w:rsidRPr="00E47995">
        <w:rPr>
          <w:noProof/>
        </w:rPr>
        <w:t xml:space="preserve">2008, </w:t>
      </w:r>
      <w:r w:rsidRPr="00E47995">
        <w:rPr>
          <w:b/>
          <w:noProof/>
        </w:rPr>
        <w:t>36:</w:t>
      </w:r>
      <w:r w:rsidRPr="00E47995">
        <w:rPr>
          <w:noProof/>
        </w:rPr>
        <w:t>D154-158.</w:t>
      </w:r>
    </w:p>
    <w:p w:rsidR="00F42B48" w:rsidRPr="00E47995" w:rsidRDefault="00F42B48" w:rsidP="00F42B48">
      <w:pPr>
        <w:ind w:left="720" w:hanging="720"/>
        <w:rPr>
          <w:noProof/>
        </w:rPr>
      </w:pPr>
      <w:r w:rsidRPr="00E47995">
        <w:rPr>
          <w:noProof/>
        </w:rPr>
        <w:t>16.</w:t>
      </w:r>
      <w:r w:rsidRPr="00E47995">
        <w:rPr>
          <w:noProof/>
        </w:rPr>
        <w:tab/>
        <w:t xml:space="preserve">Ashburner M, Ball CA, Blake JA, Botstein D, Butler H, Cherry JM, Davis AP, Dolinski K, Dwight SS, Eppig JT, et al: </w:t>
      </w:r>
      <w:r w:rsidRPr="00E47995">
        <w:rPr>
          <w:b/>
          <w:noProof/>
        </w:rPr>
        <w:t>Gene ontology: tool for the unification of biology. The Gene Ontology Consortium.</w:t>
      </w:r>
      <w:r w:rsidRPr="00E47995">
        <w:rPr>
          <w:noProof/>
        </w:rPr>
        <w:t xml:space="preserve"> </w:t>
      </w:r>
      <w:r w:rsidRPr="00E47995">
        <w:rPr>
          <w:i/>
          <w:noProof/>
        </w:rPr>
        <w:t xml:space="preserve">Nat Genet </w:t>
      </w:r>
      <w:r w:rsidRPr="00E47995">
        <w:rPr>
          <w:noProof/>
        </w:rPr>
        <w:t xml:space="preserve">2000, </w:t>
      </w:r>
      <w:r w:rsidRPr="00E47995">
        <w:rPr>
          <w:b/>
          <w:noProof/>
        </w:rPr>
        <w:t>25:</w:t>
      </w:r>
      <w:r w:rsidRPr="00E47995">
        <w:rPr>
          <w:noProof/>
        </w:rPr>
        <w:t>25-29.</w:t>
      </w:r>
    </w:p>
    <w:p w:rsidR="00F42B48" w:rsidRPr="00E47995" w:rsidRDefault="00F42B48" w:rsidP="00F42B48">
      <w:pPr>
        <w:ind w:left="720" w:hanging="720"/>
        <w:rPr>
          <w:noProof/>
        </w:rPr>
      </w:pPr>
      <w:r w:rsidRPr="00E47995">
        <w:rPr>
          <w:noProof/>
        </w:rPr>
        <w:t>17.</w:t>
      </w:r>
      <w:r w:rsidRPr="00E47995">
        <w:rPr>
          <w:noProof/>
        </w:rPr>
        <w:tab/>
        <w:t xml:space="preserve">Benjamini Y, Drai D, Elmer G, Kafkafi N, Golani I: </w:t>
      </w:r>
      <w:r w:rsidRPr="00E47995">
        <w:rPr>
          <w:b/>
          <w:noProof/>
        </w:rPr>
        <w:t>Controlling the false discovery rate in behavior genetics research.</w:t>
      </w:r>
      <w:r w:rsidRPr="00E47995">
        <w:rPr>
          <w:noProof/>
        </w:rPr>
        <w:t xml:space="preserve"> </w:t>
      </w:r>
      <w:r w:rsidRPr="00E47995">
        <w:rPr>
          <w:i/>
          <w:noProof/>
        </w:rPr>
        <w:t xml:space="preserve">Behav Brain Res </w:t>
      </w:r>
      <w:r w:rsidRPr="00E47995">
        <w:rPr>
          <w:noProof/>
        </w:rPr>
        <w:t xml:space="preserve">2001, </w:t>
      </w:r>
      <w:r w:rsidRPr="00E47995">
        <w:rPr>
          <w:b/>
          <w:noProof/>
        </w:rPr>
        <w:t>125:</w:t>
      </w:r>
      <w:r w:rsidRPr="00E47995">
        <w:rPr>
          <w:noProof/>
        </w:rPr>
        <w:t>279-284.</w:t>
      </w:r>
    </w:p>
    <w:p w:rsidR="00F42B48" w:rsidRPr="00E47995" w:rsidRDefault="00F42B48" w:rsidP="00F42B48">
      <w:pPr>
        <w:ind w:left="720" w:hanging="720"/>
        <w:rPr>
          <w:noProof/>
        </w:rPr>
      </w:pPr>
      <w:r w:rsidRPr="00E47995">
        <w:rPr>
          <w:noProof/>
        </w:rPr>
        <w:t>18.</w:t>
      </w:r>
      <w:r w:rsidRPr="00E47995">
        <w:rPr>
          <w:noProof/>
        </w:rPr>
        <w:tab/>
        <w:t xml:space="preserve">Lu J, Getz G, Miska EA, Alvarez-Saavedra E, Lamb J, Peck D, Sweet-Cordero A, Ebert BL, Mak RH, Ferrando AA, et al: </w:t>
      </w:r>
      <w:r w:rsidRPr="00E47995">
        <w:rPr>
          <w:b/>
          <w:noProof/>
        </w:rPr>
        <w:t>MicroRNA expression profiles classify human cancers.</w:t>
      </w:r>
      <w:r w:rsidRPr="00E47995">
        <w:rPr>
          <w:noProof/>
        </w:rPr>
        <w:t xml:space="preserve"> </w:t>
      </w:r>
      <w:r w:rsidRPr="00E47995">
        <w:rPr>
          <w:i/>
          <w:noProof/>
        </w:rPr>
        <w:t xml:space="preserve">Nature </w:t>
      </w:r>
      <w:r w:rsidRPr="00E47995">
        <w:rPr>
          <w:noProof/>
        </w:rPr>
        <w:t xml:space="preserve">2005, </w:t>
      </w:r>
      <w:r w:rsidRPr="00E47995">
        <w:rPr>
          <w:b/>
          <w:noProof/>
        </w:rPr>
        <w:t>435:</w:t>
      </w:r>
      <w:r w:rsidRPr="00E47995">
        <w:rPr>
          <w:noProof/>
        </w:rPr>
        <w:t>834-838.</w:t>
      </w:r>
    </w:p>
    <w:p w:rsidR="00F42B48" w:rsidRPr="00E47995" w:rsidRDefault="00F42B48" w:rsidP="00F42B48">
      <w:pPr>
        <w:ind w:left="720" w:hanging="720"/>
        <w:rPr>
          <w:noProof/>
        </w:rPr>
      </w:pPr>
      <w:r w:rsidRPr="00E47995">
        <w:rPr>
          <w:noProof/>
        </w:rPr>
        <w:t>19.</w:t>
      </w:r>
      <w:r w:rsidRPr="00E47995">
        <w:rPr>
          <w:noProof/>
        </w:rPr>
        <w:tab/>
        <w:t xml:space="preserve">Milo R, Shen-Orr S, Itzkovitz S, Kashtan N, Chklovskii D, Alon U: </w:t>
      </w:r>
      <w:r w:rsidRPr="00E47995">
        <w:rPr>
          <w:b/>
          <w:noProof/>
        </w:rPr>
        <w:t>Network motifs: simple building blocks of complex networks.</w:t>
      </w:r>
      <w:r w:rsidRPr="00E47995">
        <w:rPr>
          <w:noProof/>
        </w:rPr>
        <w:t xml:space="preserve"> </w:t>
      </w:r>
      <w:r w:rsidRPr="00E47995">
        <w:rPr>
          <w:i/>
          <w:noProof/>
        </w:rPr>
        <w:t xml:space="preserve">Science </w:t>
      </w:r>
      <w:r w:rsidRPr="00E47995">
        <w:rPr>
          <w:noProof/>
        </w:rPr>
        <w:t xml:space="preserve">2002, </w:t>
      </w:r>
      <w:r w:rsidRPr="00E47995">
        <w:rPr>
          <w:b/>
          <w:noProof/>
        </w:rPr>
        <w:t>298:</w:t>
      </w:r>
      <w:r w:rsidRPr="00E47995">
        <w:rPr>
          <w:noProof/>
        </w:rPr>
        <w:t>824-827.</w:t>
      </w:r>
    </w:p>
    <w:p w:rsidR="00F42B48" w:rsidRPr="00E47995" w:rsidRDefault="00F42B48" w:rsidP="00F42B48">
      <w:pPr>
        <w:ind w:left="720" w:hanging="720"/>
        <w:rPr>
          <w:noProof/>
        </w:rPr>
      </w:pPr>
      <w:r w:rsidRPr="00E47995">
        <w:rPr>
          <w:noProof/>
        </w:rPr>
        <w:t>20.</w:t>
      </w:r>
      <w:r w:rsidRPr="00E47995">
        <w:rPr>
          <w:noProof/>
        </w:rPr>
        <w:tab/>
        <w:t xml:space="preserve">Mangan S, Alon U: </w:t>
      </w:r>
      <w:r w:rsidRPr="00E47995">
        <w:rPr>
          <w:b/>
          <w:noProof/>
        </w:rPr>
        <w:t>Structure and function of the feed-forward loop network motif.</w:t>
      </w:r>
      <w:r w:rsidRPr="00E47995">
        <w:rPr>
          <w:noProof/>
        </w:rPr>
        <w:t xml:space="preserve"> </w:t>
      </w:r>
      <w:r w:rsidRPr="00E47995">
        <w:rPr>
          <w:i/>
          <w:noProof/>
        </w:rPr>
        <w:t xml:space="preserve">Proc Natl Acad Sci U S A </w:t>
      </w:r>
      <w:r w:rsidRPr="00E47995">
        <w:rPr>
          <w:noProof/>
        </w:rPr>
        <w:t xml:space="preserve">2003, </w:t>
      </w:r>
      <w:r w:rsidRPr="00E47995">
        <w:rPr>
          <w:b/>
          <w:noProof/>
        </w:rPr>
        <w:t>100:</w:t>
      </w:r>
      <w:r w:rsidRPr="00E47995">
        <w:rPr>
          <w:noProof/>
        </w:rPr>
        <w:t>11980-11985.</w:t>
      </w:r>
    </w:p>
    <w:p w:rsidR="00F42B48" w:rsidRPr="00E47995" w:rsidRDefault="00F42B48" w:rsidP="00F42B48">
      <w:pPr>
        <w:ind w:left="720" w:hanging="720"/>
        <w:rPr>
          <w:noProof/>
        </w:rPr>
      </w:pPr>
      <w:r w:rsidRPr="00E47995">
        <w:rPr>
          <w:noProof/>
        </w:rPr>
        <w:lastRenderedPageBreak/>
        <w:t>21.</w:t>
      </w:r>
      <w:r w:rsidRPr="00E47995">
        <w:rPr>
          <w:noProof/>
        </w:rPr>
        <w:tab/>
        <w:t xml:space="preserve">Tsang J, Zhu J, van Oudenaarden A: </w:t>
      </w:r>
      <w:r w:rsidRPr="00E47995">
        <w:rPr>
          <w:b/>
          <w:noProof/>
        </w:rPr>
        <w:t>MicroRNA-mediated feedback and feedforward loops are recurrent network motifs in mammals.</w:t>
      </w:r>
      <w:r w:rsidRPr="00E47995">
        <w:rPr>
          <w:noProof/>
        </w:rPr>
        <w:t xml:space="preserve"> </w:t>
      </w:r>
      <w:r w:rsidRPr="00E47995">
        <w:rPr>
          <w:i/>
          <w:noProof/>
        </w:rPr>
        <w:t xml:space="preserve">Mol Cell </w:t>
      </w:r>
      <w:r w:rsidRPr="00E47995">
        <w:rPr>
          <w:noProof/>
        </w:rPr>
        <w:t xml:space="preserve">2007, </w:t>
      </w:r>
      <w:r w:rsidRPr="00E47995">
        <w:rPr>
          <w:b/>
          <w:noProof/>
        </w:rPr>
        <w:t>26:</w:t>
      </w:r>
      <w:r w:rsidRPr="00E47995">
        <w:rPr>
          <w:noProof/>
        </w:rPr>
        <w:t>753-767.</w:t>
      </w:r>
    </w:p>
    <w:p w:rsidR="00F42B48" w:rsidRPr="00E47995" w:rsidRDefault="00F42B48" w:rsidP="00F42B48">
      <w:pPr>
        <w:ind w:left="720" w:hanging="720"/>
        <w:rPr>
          <w:noProof/>
        </w:rPr>
      </w:pPr>
      <w:r w:rsidRPr="00E47995">
        <w:rPr>
          <w:noProof/>
        </w:rPr>
        <w:t>22.</w:t>
      </w:r>
      <w:r w:rsidRPr="00E47995">
        <w:rPr>
          <w:noProof/>
        </w:rPr>
        <w:tab/>
        <w:t xml:space="preserve">Brosh R, Shalgi R, Liran A, Landan G, Korotayev K, Nguyen GH, Enerly E, Johnsen H, Buganim Y, Solomon H, et al: </w:t>
      </w:r>
      <w:r w:rsidRPr="00E47995">
        <w:rPr>
          <w:b/>
          <w:noProof/>
        </w:rPr>
        <w:t>p53-repressed miRNAs are involved with E2F in a feed-forward loop promoting proliferation.</w:t>
      </w:r>
      <w:r w:rsidRPr="00E47995">
        <w:rPr>
          <w:noProof/>
        </w:rPr>
        <w:t xml:space="preserve"> </w:t>
      </w:r>
      <w:r w:rsidRPr="00E47995">
        <w:rPr>
          <w:i/>
          <w:noProof/>
        </w:rPr>
        <w:t xml:space="preserve">Mol Syst Biol </w:t>
      </w:r>
      <w:r w:rsidRPr="00E47995">
        <w:rPr>
          <w:noProof/>
        </w:rPr>
        <w:t xml:space="preserve">2008, </w:t>
      </w:r>
      <w:r w:rsidRPr="00E47995">
        <w:rPr>
          <w:b/>
          <w:noProof/>
        </w:rPr>
        <w:t>4</w:t>
      </w:r>
      <w:r w:rsidRPr="00E47995">
        <w:rPr>
          <w:noProof/>
        </w:rPr>
        <w:t>.</w:t>
      </w:r>
    </w:p>
    <w:p w:rsidR="00F42B48" w:rsidRPr="00E47995" w:rsidRDefault="00F42B48" w:rsidP="00F42B48">
      <w:pPr>
        <w:ind w:left="720" w:hanging="720"/>
        <w:rPr>
          <w:noProof/>
        </w:rPr>
      </w:pPr>
      <w:r w:rsidRPr="00E47995">
        <w:rPr>
          <w:noProof/>
        </w:rPr>
        <w:t>23.</w:t>
      </w:r>
      <w:r w:rsidRPr="00E47995">
        <w:rPr>
          <w:noProof/>
        </w:rPr>
        <w:tab/>
        <w:t xml:space="preserve">Hobert O: </w:t>
      </w:r>
      <w:r w:rsidRPr="00E47995">
        <w:rPr>
          <w:b/>
          <w:noProof/>
        </w:rPr>
        <w:t>Common logic of transcription factor and microRNA action.</w:t>
      </w:r>
      <w:r w:rsidRPr="00E47995">
        <w:rPr>
          <w:noProof/>
        </w:rPr>
        <w:t xml:space="preserve"> </w:t>
      </w:r>
      <w:r w:rsidRPr="00E47995">
        <w:rPr>
          <w:i/>
          <w:noProof/>
        </w:rPr>
        <w:t xml:space="preserve">Trends Biochem Sci </w:t>
      </w:r>
      <w:r w:rsidRPr="00E47995">
        <w:rPr>
          <w:noProof/>
        </w:rPr>
        <w:t xml:space="preserve">2004, </w:t>
      </w:r>
      <w:r w:rsidRPr="00E47995">
        <w:rPr>
          <w:b/>
          <w:noProof/>
        </w:rPr>
        <w:t>29:</w:t>
      </w:r>
      <w:r w:rsidRPr="00E47995">
        <w:rPr>
          <w:noProof/>
        </w:rPr>
        <w:t>462-468.</w:t>
      </w:r>
    </w:p>
    <w:p w:rsidR="00F42B48" w:rsidRPr="00E47995" w:rsidRDefault="00F42B48" w:rsidP="00F42B48">
      <w:pPr>
        <w:ind w:left="720" w:hanging="720"/>
        <w:rPr>
          <w:noProof/>
        </w:rPr>
      </w:pPr>
      <w:r w:rsidRPr="00E47995">
        <w:rPr>
          <w:noProof/>
        </w:rPr>
        <w:t>24.</w:t>
      </w:r>
      <w:r w:rsidRPr="00E47995">
        <w:rPr>
          <w:noProof/>
        </w:rPr>
        <w:tab/>
        <w:t xml:space="preserve">Marson A, Levine SS, Cole MF, Frampton GM, Brambrink T, Johnstone S, Guenther MG, Johnston WK, Wernig M, Newman J, et al: </w:t>
      </w:r>
      <w:r w:rsidRPr="00E47995">
        <w:rPr>
          <w:b/>
          <w:noProof/>
        </w:rPr>
        <w:t>Connecting microRNA Genes to the Core Transcriptional Regulatory Circuitry of Embryonic Stem Cells.</w:t>
      </w:r>
      <w:r w:rsidRPr="00E47995">
        <w:rPr>
          <w:noProof/>
        </w:rPr>
        <w:t xml:space="preserve"> </w:t>
      </w:r>
      <w:r w:rsidRPr="00E47995">
        <w:rPr>
          <w:i/>
          <w:noProof/>
        </w:rPr>
        <w:t xml:space="preserve">Cell </w:t>
      </w:r>
      <w:r w:rsidRPr="00E47995">
        <w:rPr>
          <w:noProof/>
        </w:rPr>
        <w:t xml:space="preserve">2008, </w:t>
      </w:r>
      <w:r w:rsidRPr="00E47995">
        <w:rPr>
          <w:b/>
          <w:noProof/>
        </w:rPr>
        <w:t>134:</w:t>
      </w:r>
      <w:r w:rsidRPr="00E47995">
        <w:rPr>
          <w:noProof/>
        </w:rPr>
        <w:t>521-533.</w:t>
      </w:r>
    </w:p>
    <w:p w:rsidR="00F42B48" w:rsidRPr="00E47995" w:rsidRDefault="00F42B48" w:rsidP="00F42B48">
      <w:pPr>
        <w:ind w:left="720" w:hanging="720"/>
        <w:rPr>
          <w:noProof/>
        </w:rPr>
      </w:pPr>
      <w:r w:rsidRPr="00E47995">
        <w:rPr>
          <w:noProof/>
        </w:rPr>
        <w:t>25.</w:t>
      </w:r>
      <w:r w:rsidRPr="00E47995">
        <w:rPr>
          <w:noProof/>
        </w:rPr>
        <w:tab/>
        <w:t xml:space="preserve">Enright A, John B, Gaul U, Tuschl T, Sander C, Marks D: </w:t>
      </w:r>
      <w:r w:rsidRPr="00E47995">
        <w:rPr>
          <w:b/>
          <w:noProof/>
        </w:rPr>
        <w:t>MicroRNA targets in Drosophila.</w:t>
      </w:r>
      <w:r w:rsidRPr="00E47995">
        <w:rPr>
          <w:noProof/>
        </w:rPr>
        <w:t xml:space="preserve"> </w:t>
      </w:r>
      <w:r w:rsidRPr="00E47995">
        <w:rPr>
          <w:i/>
          <w:noProof/>
        </w:rPr>
        <w:t xml:space="preserve">Genome Biology </w:t>
      </w:r>
      <w:r w:rsidRPr="00E47995">
        <w:rPr>
          <w:noProof/>
        </w:rPr>
        <w:t xml:space="preserve">2003, </w:t>
      </w:r>
      <w:r w:rsidRPr="00E47995">
        <w:rPr>
          <w:b/>
          <w:noProof/>
        </w:rPr>
        <w:t>5:</w:t>
      </w:r>
      <w:r w:rsidRPr="00E47995">
        <w:rPr>
          <w:noProof/>
        </w:rPr>
        <w:t>R1.</w:t>
      </w:r>
    </w:p>
    <w:p w:rsidR="00F42B48" w:rsidRPr="00E47995" w:rsidRDefault="00F42B48" w:rsidP="00F42B48">
      <w:pPr>
        <w:ind w:left="720" w:hanging="720"/>
        <w:rPr>
          <w:noProof/>
        </w:rPr>
      </w:pPr>
      <w:r w:rsidRPr="00E47995">
        <w:rPr>
          <w:noProof/>
        </w:rPr>
        <w:t>26.</w:t>
      </w:r>
      <w:r w:rsidRPr="00E47995">
        <w:rPr>
          <w:noProof/>
        </w:rPr>
        <w:tab/>
        <w:t xml:space="preserve">Wienholds E, Koudijs MJ, van Eeden FJ, Cuppen E, Plasterk RH: </w:t>
      </w:r>
      <w:r w:rsidRPr="00E47995">
        <w:rPr>
          <w:b/>
          <w:noProof/>
        </w:rPr>
        <w:t>The microRNA-producing enzyme Dicer1 is essential for zebrafish development.</w:t>
      </w:r>
      <w:r w:rsidRPr="00E47995">
        <w:rPr>
          <w:noProof/>
        </w:rPr>
        <w:t xml:space="preserve"> </w:t>
      </w:r>
      <w:r w:rsidRPr="00E47995">
        <w:rPr>
          <w:i/>
          <w:noProof/>
        </w:rPr>
        <w:t xml:space="preserve">Nat Genet </w:t>
      </w:r>
      <w:r w:rsidRPr="00E47995">
        <w:rPr>
          <w:noProof/>
        </w:rPr>
        <w:t xml:space="preserve">2003, </w:t>
      </w:r>
      <w:r w:rsidRPr="00E47995">
        <w:rPr>
          <w:b/>
          <w:noProof/>
        </w:rPr>
        <w:t>35:</w:t>
      </w:r>
      <w:r w:rsidRPr="00E47995">
        <w:rPr>
          <w:noProof/>
        </w:rPr>
        <w:t>217-218.</w:t>
      </w:r>
    </w:p>
    <w:p w:rsidR="00F42B48" w:rsidRPr="00E47995" w:rsidRDefault="00F42B48" w:rsidP="00F42B48">
      <w:pPr>
        <w:ind w:left="720" w:hanging="720"/>
        <w:rPr>
          <w:noProof/>
        </w:rPr>
      </w:pPr>
      <w:r w:rsidRPr="00E47995">
        <w:rPr>
          <w:noProof/>
        </w:rPr>
        <w:t>27.</w:t>
      </w:r>
      <w:r w:rsidRPr="00E47995">
        <w:rPr>
          <w:noProof/>
        </w:rPr>
        <w:tab/>
        <w:t xml:space="preserve">Wu DTS, Chen JS, Chang DC, Lin S-L: </w:t>
      </w:r>
      <w:r w:rsidRPr="00E47995">
        <w:rPr>
          <w:b/>
          <w:noProof/>
        </w:rPr>
        <w:t>Mir-434-5p mediates skin whitening and lightening.</w:t>
      </w:r>
      <w:r w:rsidRPr="00E47995">
        <w:rPr>
          <w:noProof/>
        </w:rPr>
        <w:t xml:space="preserve"> </w:t>
      </w:r>
      <w:r w:rsidRPr="00E47995">
        <w:rPr>
          <w:i/>
          <w:noProof/>
        </w:rPr>
        <w:t xml:space="preserve">Clinical, Cosmetic and Investigational Dermatology </w:t>
      </w:r>
      <w:r w:rsidRPr="00E47995">
        <w:rPr>
          <w:noProof/>
        </w:rPr>
        <w:t xml:space="preserve">2008, </w:t>
      </w:r>
      <w:r w:rsidRPr="00E47995">
        <w:rPr>
          <w:b/>
          <w:noProof/>
        </w:rPr>
        <w:t>1:</w:t>
      </w:r>
      <w:r w:rsidRPr="00E47995">
        <w:rPr>
          <w:noProof/>
        </w:rPr>
        <w:t>18.</w:t>
      </w:r>
    </w:p>
    <w:p w:rsidR="00F42B48" w:rsidRPr="00E47995" w:rsidRDefault="00F42B48" w:rsidP="00F42B48">
      <w:pPr>
        <w:ind w:left="720" w:hanging="720"/>
        <w:rPr>
          <w:noProof/>
        </w:rPr>
      </w:pPr>
      <w:r w:rsidRPr="00E47995">
        <w:rPr>
          <w:noProof/>
        </w:rPr>
        <w:t>28.</w:t>
      </w:r>
      <w:r w:rsidRPr="00E47995">
        <w:rPr>
          <w:noProof/>
        </w:rPr>
        <w:tab/>
        <w:t xml:space="preserve">Bemis LT, Chen R, Amato CM, Classen EH, Robinson SE, Coffey DG, Erickson PF, Shellman YG, Robinson WA: </w:t>
      </w:r>
      <w:r w:rsidRPr="00E47995">
        <w:rPr>
          <w:b/>
          <w:noProof/>
        </w:rPr>
        <w:t>MicroRNA-137 targets microphthalmia-associated transcription factor in melanoma cell lines.</w:t>
      </w:r>
      <w:r w:rsidRPr="00E47995">
        <w:rPr>
          <w:noProof/>
        </w:rPr>
        <w:t xml:space="preserve"> </w:t>
      </w:r>
      <w:r w:rsidRPr="00E47995">
        <w:rPr>
          <w:i/>
          <w:noProof/>
        </w:rPr>
        <w:t xml:space="preserve">Cancer Res </w:t>
      </w:r>
      <w:r w:rsidRPr="00E47995">
        <w:rPr>
          <w:noProof/>
        </w:rPr>
        <w:t xml:space="preserve">2008, </w:t>
      </w:r>
      <w:r w:rsidRPr="00E47995">
        <w:rPr>
          <w:b/>
          <w:noProof/>
        </w:rPr>
        <w:t>68:</w:t>
      </w:r>
      <w:r w:rsidRPr="00E47995">
        <w:rPr>
          <w:noProof/>
        </w:rPr>
        <w:t>1362-1368.</w:t>
      </w:r>
    </w:p>
    <w:p w:rsidR="0075404B" w:rsidRPr="0075404B" w:rsidRDefault="004D3D18" w:rsidP="00F42B48">
      <w:pPr>
        <w:ind w:left="720" w:hanging="720"/>
        <w:rPr>
          <w:lang w:eastAsia="zh-TW"/>
        </w:rPr>
      </w:pPr>
      <w:r>
        <w:fldChar w:fldCharType="end"/>
      </w:r>
    </w:p>
    <w:p w:rsidR="0043646E" w:rsidRDefault="00C66E7F">
      <w:pPr>
        <w:pStyle w:val="1"/>
      </w:pPr>
      <w:r>
        <w:lastRenderedPageBreak/>
        <w:t>Figure Legends</w:t>
      </w:r>
    </w:p>
    <w:p w:rsidR="0043646E" w:rsidRDefault="00940F85">
      <w:pPr>
        <w:pStyle w:val="2"/>
      </w:pPr>
      <w:r>
        <w:t xml:space="preserve">Figure 1  - </w:t>
      </w:r>
      <w:r w:rsidR="00C31D34">
        <w:t xml:space="preserve">Example workflow for identifying significant </w:t>
      </w:r>
      <w:r w:rsidR="00D81E8E">
        <w:t>coregulation</w:t>
      </w:r>
    </w:p>
    <w:p w:rsidR="00AE09D8" w:rsidRDefault="00AE09D8" w:rsidP="00AE09D8">
      <w:pPr>
        <w:pStyle w:val="2"/>
      </w:pPr>
      <w:r>
        <w:t xml:space="preserve">Figure </w:t>
      </w:r>
      <w:r w:rsidR="00CD6000">
        <w:t>2</w:t>
      </w:r>
      <w:r>
        <w:t xml:space="preserve">  - </w:t>
      </w:r>
      <w:r w:rsidR="00F42B48">
        <w:t xml:space="preserve">Example workflow for constructing functional </w:t>
      </w:r>
      <w:r w:rsidR="00D81E8E">
        <w:t>coregulation</w:t>
      </w:r>
      <w:r w:rsidR="00F42B48">
        <w:t xml:space="preserve"> network</w:t>
      </w:r>
    </w:p>
    <w:p w:rsidR="00A0522B" w:rsidRPr="00A0522B" w:rsidRDefault="00A0522B" w:rsidP="00C66E7F">
      <w:pPr>
        <w:snapToGrid w:val="0"/>
      </w:pPr>
      <w:r>
        <w:t xml:space="preserve">For each coregulation pair, a function linkage was established if </w:t>
      </w:r>
      <w:r w:rsidR="00C66E7F">
        <w:t>a</w:t>
      </w:r>
      <w:r w:rsidR="00FF1A99">
        <w:t xml:space="preserve"> GO term enriched in their shared targets.</w:t>
      </w:r>
      <w:r>
        <w:t xml:space="preserve"> </w:t>
      </w:r>
      <w:r w:rsidR="00FF1A99">
        <w:t>The coregulation network was generated based on these function linkage</w:t>
      </w:r>
      <w:r w:rsidR="00C66E7F">
        <w:t>s</w:t>
      </w:r>
      <w:r w:rsidR="00FF1A99">
        <w:t xml:space="preserve">. </w:t>
      </w:r>
      <w:r w:rsidR="00C66E7F">
        <w:t>Nodes</w:t>
      </w:r>
      <w:r w:rsidR="00FF1A99">
        <w:rPr>
          <w:rFonts w:hint="eastAsia"/>
        </w:rPr>
        <w:t xml:space="preserve"> represent</w:t>
      </w:r>
      <w:r>
        <w:rPr>
          <w:rFonts w:hint="eastAsia"/>
        </w:rPr>
        <w:t xml:space="preserve"> regulator</w:t>
      </w:r>
      <w:r w:rsidR="00C66E7F">
        <w:t>s</w:t>
      </w:r>
      <w:r>
        <w:rPr>
          <w:rFonts w:hint="eastAsia"/>
        </w:rPr>
        <w:t xml:space="preserve">, </w:t>
      </w:r>
      <w:r>
        <w:t>and</w:t>
      </w:r>
      <w:r>
        <w:rPr>
          <w:rFonts w:hint="eastAsia"/>
        </w:rPr>
        <w:t xml:space="preserve"> </w:t>
      </w:r>
      <w:r w:rsidR="00C66E7F">
        <w:t>edge</w:t>
      </w:r>
      <w:r>
        <w:rPr>
          <w:rFonts w:hint="eastAsia"/>
        </w:rPr>
        <w:t xml:space="preserve"> represent</w:t>
      </w:r>
      <w:r w:rsidR="00FF1A99">
        <w:t>s</w:t>
      </w:r>
      <w:r>
        <w:rPr>
          <w:rFonts w:hint="eastAsia"/>
        </w:rPr>
        <w:t xml:space="preserve"> GO term</w:t>
      </w:r>
      <w:r w:rsidR="00C66E7F">
        <w:t>s</w:t>
      </w:r>
      <w:r>
        <w:rPr>
          <w:rFonts w:hint="eastAsia"/>
        </w:rPr>
        <w:t xml:space="preserve">, marked with different </w:t>
      </w:r>
      <w:r>
        <w:t>colours</w:t>
      </w:r>
      <w:r>
        <w:rPr>
          <w:rFonts w:hint="eastAsia"/>
        </w:rPr>
        <w:t>.</w:t>
      </w:r>
    </w:p>
    <w:p w:rsidR="00AE09D8" w:rsidRDefault="00AE09D8" w:rsidP="00AE09D8">
      <w:pPr>
        <w:pStyle w:val="2"/>
      </w:pPr>
      <w:r>
        <w:t xml:space="preserve">Figure </w:t>
      </w:r>
      <w:r w:rsidR="00CD6000">
        <w:t>3</w:t>
      </w:r>
      <w:r>
        <w:t xml:space="preserve">  - </w:t>
      </w:r>
      <w:r w:rsidR="00B7262C">
        <w:t>Distributions of enriched biological processes for different regulation types</w:t>
      </w:r>
    </w:p>
    <w:p w:rsidR="00AE09D8" w:rsidRDefault="00B7262C" w:rsidP="00AE09D8">
      <w:r>
        <w:rPr>
          <w:rFonts w:hint="eastAsia"/>
        </w:rPr>
        <w:t xml:space="preserve">(A) </w:t>
      </w:r>
      <w:r>
        <w:t>D</w:t>
      </w:r>
      <w:r>
        <w:rPr>
          <w:rFonts w:hint="eastAsia"/>
        </w:rPr>
        <w:t xml:space="preserve">istributions </w:t>
      </w:r>
      <w:r>
        <w:t>for</w:t>
      </w:r>
      <w:r>
        <w:rPr>
          <w:rFonts w:hint="eastAsia"/>
        </w:rPr>
        <w:t xml:space="preserve"> </w:t>
      </w:r>
      <w:r>
        <w:t xml:space="preserve">TF-involving regulation: </w:t>
      </w:r>
      <w:r>
        <w:rPr>
          <w:rFonts w:hint="eastAsia"/>
        </w:rPr>
        <w:t>individual TF</w:t>
      </w:r>
      <w:r>
        <w:t>s</w:t>
      </w:r>
      <w:r>
        <w:rPr>
          <w:rFonts w:hint="eastAsia"/>
        </w:rPr>
        <w:t xml:space="preserve">, TF-TF </w:t>
      </w:r>
      <w:r>
        <w:t>pairs</w:t>
      </w:r>
      <w:r>
        <w:rPr>
          <w:rFonts w:hint="eastAsia"/>
        </w:rPr>
        <w:t xml:space="preserve">, and TF-miRNA </w:t>
      </w:r>
      <w:r>
        <w:t>pairs</w:t>
      </w:r>
      <w:r>
        <w:rPr>
          <w:rFonts w:hint="eastAsia"/>
        </w:rPr>
        <w:t xml:space="preserve">. (B) </w:t>
      </w:r>
      <w:r>
        <w:t>D</w:t>
      </w:r>
      <w:r>
        <w:rPr>
          <w:rFonts w:hint="eastAsia"/>
        </w:rPr>
        <w:t xml:space="preserve">istributions </w:t>
      </w:r>
      <w:r>
        <w:t>for</w:t>
      </w:r>
      <w:r>
        <w:rPr>
          <w:rFonts w:hint="eastAsia"/>
        </w:rPr>
        <w:t xml:space="preserve"> miRNA-involving regulation</w:t>
      </w:r>
      <w:r>
        <w:t xml:space="preserve">: </w:t>
      </w:r>
      <w:r>
        <w:rPr>
          <w:rFonts w:hint="eastAsia"/>
        </w:rPr>
        <w:t xml:space="preserve">individual miRNAs, miRNA-miRNA pairs, and TF-miRNA pairs. Note that the </w:t>
      </w:r>
      <w:r>
        <w:t xml:space="preserve">same </w:t>
      </w:r>
      <w:r>
        <w:rPr>
          <w:rFonts w:hint="eastAsia"/>
        </w:rPr>
        <w:t xml:space="preserve">TF-miRNA line </w:t>
      </w:r>
      <w:r>
        <w:t xml:space="preserve">are </w:t>
      </w:r>
      <w:r w:rsidR="007A5307">
        <w:t xml:space="preserve">drawn </w:t>
      </w:r>
      <w:r>
        <w:t xml:space="preserve">in </w:t>
      </w:r>
      <w:r>
        <w:rPr>
          <w:rFonts w:hint="eastAsia"/>
        </w:rPr>
        <w:t xml:space="preserve">both </w:t>
      </w:r>
      <w:r>
        <w:t>(</w:t>
      </w:r>
      <w:r>
        <w:rPr>
          <w:rFonts w:hint="eastAsia"/>
        </w:rPr>
        <w:t>A</w:t>
      </w:r>
      <w:r>
        <w:t>)</w:t>
      </w:r>
      <w:r>
        <w:rPr>
          <w:rFonts w:hint="eastAsia"/>
        </w:rPr>
        <w:t xml:space="preserve"> and </w:t>
      </w:r>
      <w:r>
        <w:t>(</w:t>
      </w:r>
      <w:r>
        <w:rPr>
          <w:rFonts w:hint="eastAsia"/>
        </w:rPr>
        <w:t>B</w:t>
      </w:r>
      <w:r>
        <w:t>)</w:t>
      </w:r>
      <w:r>
        <w:rPr>
          <w:rFonts w:hint="eastAsia"/>
        </w:rPr>
        <w:t xml:space="preserve"> </w:t>
      </w:r>
      <w:r w:rsidR="007A5307">
        <w:t>for comparison.</w:t>
      </w:r>
    </w:p>
    <w:p w:rsidR="00AE09D8" w:rsidRDefault="00AE09D8" w:rsidP="00AE09D8">
      <w:pPr>
        <w:pStyle w:val="2"/>
      </w:pPr>
      <w:r>
        <w:t xml:space="preserve">Figure </w:t>
      </w:r>
      <w:r w:rsidR="00CD6000">
        <w:t>4</w:t>
      </w:r>
      <w:r>
        <w:t xml:space="preserve">  - </w:t>
      </w:r>
      <w:r w:rsidR="009E50F3">
        <w:t xml:space="preserve">Functional </w:t>
      </w:r>
      <w:r w:rsidR="00D81E8E">
        <w:t>coregulation</w:t>
      </w:r>
      <w:r w:rsidR="009E50F3">
        <w:t xml:space="preserve"> networks</w:t>
      </w:r>
    </w:p>
    <w:p w:rsidR="00C1397C" w:rsidRPr="00B7262C" w:rsidRDefault="009E50F3" w:rsidP="00AE09D8">
      <w:r>
        <w:t xml:space="preserve">(A) TF-TF </w:t>
      </w:r>
      <w:r w:rsidR="00D81E8E">
        <w:t>coregulation</w:t>
      </w:r>
      <w:r>
        <w:t xml:space="preserve"> network. (B) miR-miR </w:t>
      </w:r>
      <w:r w:rsidR="00D81E8E">
        <w:t>coregulation</w:t>
      </w:r>
      <w:r>
        <w:t xml:space="preserve"> network. (C) TF-miR </w:t>
      </w:r>
      <w:r w:rsidR="00D81E8E">
        <w:t>coregulation</w:t>
      </w:r>
      <w:r>
        <w:t xml:space="preserve"> network. </w:t>
      </w:r>
      <w:r w:rsidR="007120E2">
        <w:t>Red n</w:t>
      </w:r>
      <w:r>
        <w:t>odes represe</w:t>
      </w:r>
      <w:r w:rsidR="007120E2">
        <w:t>nt TFs; green nodes represent miRNAs;</w:t>
      </w:r>
      <w:r>
        <w:t xml:space="preserve"> and edges represent biological processes. Different edge colours represent different biological processes. </w:t>
      </w:r>
    </w:p>
    <w:p w:rsidR="00AE09D8" w:rsidRDefault="00AE09D8" w:rsidP="00AE09D8">
      <w:pPr>
        <w:pStyle w:val="2"/>
      </w:pPr>
      <w:r>
        <w:t>Figure</w:t>
      </w:r>
      <w:r w:rsidR="00CD6000">
        <w:t xml:space="preserve"> 5</w:t>
      </w:r>
      <w:r>
        <w:t xml:space="preserve">  - </w:t>
      </w:r>
      <w:r w:rsidR="00C80A9C">
        <w:t xml:space="preserve">Network motifs for TF-TF and TF-miRNA </w:t>
      </w:r>
      <w:r w:rsidR="00D81E8E">
        <w:t>coregulation</w:t>
      </w:r>
      <w:r w:rsidR="00C80A9C">
        <w:t xml:space="preserve"> pairs</w:t>
      </w:r>
    </w:p>
    <w:p w:rsidR="00FF1A99" w:rsidRPr="00FF1A99" w:rsidRDefault="00FF1A99" w:rsidP="00FF1A99">
      <w:r>
        <w:t xml:space="preserve">For each motif, the observation number and the percentage of pairs that have this motif were </w:t>
      </w:r>
      <w:r w:rsidR="009975F6">
        <w:t xml:space="preserve">reported, along with the </w:t>
      </w:r>
      <w:r w:rsidR="009975F6" w:rsidRPr="009975F6">
        <w:rPr>
          <w:i/>
        </w:rPr>
        <w:t>P</w:t>
      </w:r>
      <w:r w:rsidR="009975F6">
        <w:t>-value and one instance coregulation pair.</w:t>
      </w:r>
    </w:p>
    <w:p w:rsidR="00C1397C" w:rsidRDefault="00C1397C" w:rsidP="00C1397C">
      <w:pPr>
        <w:pStyle w:val="2"/>
      </w:pPr>
      <w:r>
        <w:t xml:space="preserve">Figure </w:t>
      </w:r>
      <w:r w:rsidR="00CD6000">
        <w:t>6</w:t>
      </w:r>
      <w:r>
        <w:t xml:space="preserve">  - </w:t>
      </w:r>
      <w:r w:rsidR="007042DA">
        <w:t>Distributions of expression correlation</w:t>
      </w:r>
      <w:r w:rsidR="00AF4179">
        <w:t xml:space="preserve"> </w:t>
      </w:r>
      <w:r w:rsidR="007042DA">
        <w:t>for</w:t>
      </w:r>
      <w:r w:rsidR="00AF4179">
        <w:t xml:space="preserve"> different types of </w:t>
      </w:r>
      <w:r w:rsidR="00D81E8E">
        <w:t>coregulation</w:t>
      </w:r>
      <w:r w:rsidR="00AF4179">
        <w:t xml:space="preserve"> pairs</w:t>
      </w:r>
    </w:p>
    <w:p w:rsidR="00CD6000" w:rsidRDefault="007042DA" w:rsidP="00CD6000">
      <w:r>
        <w:t xml:space="preserve">Left column for normal tissues; right column for tumor tissues. Rows are in the order of TF-TF, TF-miR, and miR-miR </w:t>
      </w:r>
      <w:r w:rsidR="00D81E8E">
        <w:t>coregulation</w:t>
      </w:r>
      <w:r>
        <w:t xml:space="preserve"> pairs.</w:t>
      </w:r>
    </w:p>
    <w:p w:rsidR="0043646E" w:rsidRDefault="00940F85">
      <w:pPr>
        <w:pStyle w:val="1"/>
      </w:pPr>
      <w:r>
        <w:t>Additional files</w:t>
      </w:r>
    </w:p>
    <w:p w:rsidR="0043646E" w:rsidRDefault="00940F85">
      <w:pPr>
        <w:pStyle w:val="3"/>
      </w:pPr>
      <w:r>
        <w:t xml:space="preserve">Additional file 1 – </w:t>
      </w:r>
      <w:r w:rsidR="00127FDE">
        <w:t>L</w:t>
      </w:r>
      <w:r w:rsidR="00574DBE">
        <w:t>ist of all f</w:t>
      </w:r>
      <w:r w:rsidR="00D81E8E">
        <w:t>unction-enriched coregulation pairs</w:t>
      </w:r>
    </w:p>
    <w:p w:rsidR="00574DBE" w:rsidRPr="00127FDE" w:rsidRDefault="00C66E7F" w:rsidP="00574DBE">
      <w:hyperlink r:id="rId12" w:history="1">
        <w:r w:rsidRPr="00C66E7F">
          <w:rPr>
            <w:rStyle w:val="a4"/>
          </w:rPr>
          <w:t>http://idv.sinica.edu.tw/joeychen/APBC2011/AdditionalFile1.pdf</w:t>
        </w:r>
      </w:hyperlink>
    </w:p>
    <w:p w:rsidR="0043646E" w:rsidRDefault="00940F85">
      <w:pPr>
        <w:pStyle w:val="3"/>
      </w:pPr>
      <w:r>
        <w:t xml:space="preserve">Additional file 2 – </w:t>
      </w:r>
      <w:r w:rsidR="00127FDE">
        <w:t>List of network motifs for function-enriched coregulation pairs</w:t>
      </w:r>
    </w:p>
    <w:p w:rsidR="007A4E73" w:rsidRDefault="00C66E7F">
      <w:hyperlink r:id="rId13" w:history="1">
        <w:r w:rsidRPr="00C66E7F">
          <w:rPr>
            <w:rStyle w:val="a4"/>
          </w:rPr>
          <w:t>http://idv.sinica.edu.tw/joeychen/APBC2011/AdditionalFile2.pdf</w:t>
        </w:r>
      </w:hyperlink>
    </w:p>
    <w:p w:rsidR="00C66E7F" w:rsidRDefault="00C66E7F" w:rsidP="00C66E7F">
      <w:pPr>
        <w:pStyle w:val="1"/>
      </w:pPr>
      <w:r>
        <w:lastRenderedPageBreak/>
        <w:t>Figure 1</w:t>
      </w:r>
    </w:p>
    <w:p w:rsidR="00C66E7F" w:rsidRDefault="00C66E7F">
      <w:r>
        <w:rPr>
          <w:noProof/>
          <w:lang w:val="en-US" w:eastAsia="zh-TW"/>
        </w:rPr>
        <w:drawing>
          <wp:inline distT="0" distB="0" distL="0" distR="0">
            <wp:extent cx="5729605" cy="5729605"/>
            <wp:effectExtent l="19050" t="0" r="4445" b="0"/>
            <wp:docPr id="2" name="圖片 1" descr="S:\work\APBC2011\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work\APBC2011\Figure1.png"/>
                    <pic:cNvPicPr>
                      <a:picLocks noChangeAspect="1" noChangeArrowheads="1"/>
                    </pic:cNvPicPr>
                  </pic:nvPicPr>
                  <pic:blipFill>
                    <a:blip r:embed="rId14" cstate="print"/>
                    <a:srcRect/>
                    <a:stretch>
                      <a:fillRect/>
                    </a:stretch>
                  </pic:blipFill>
                  <pic:spPr bwMode="auto">
                    <a:xfrm>
                      <a:off x="0" y="0"/>
                      <a:ext cx="5729605" cy="5729605"/>
                    </a:xfrm>
                    <a:prstGeom prst="rect">
                      <a:avLst/>
                    </a:prstGeom>
                    <a:noFill/>
                    <a:ln w="9525">
                      <a:noFill/>
                      <a:miter lim="800000"/>
                      <a:headEnd/>
                      <a:tailEnd/>
                    </a:ln>
                  </pic:spPr>
                </pic:pic>
              </a:graphicData>
            </a:graphic>
          </wp:inline>
        </w:drawing>
      </w:r>
    </w:p>
    <w:p w:rsidR="00C66E7F" w:rsidRDefault="00C66E7F">
      <w:pPr>
        <w:spacing w:line="240" w:lineRule="auto"/>
      </w:pPr>
      <w:r>
        <w:br w:type="page"/>
      </w:r>
    </w:p>
    <w:p w:rsidR="00C66E7F" w:rsidRDefault="00C66E7F" w:rsidP="00C66E7F">
      <w:pPr>
        <w:pStyle w:val="1"/>
      </w:pPr>
      <w:r>
        <w:lastRenderedPageBreak/>
        <w:t>Figure 2</w:t>
      </w:r>
    </w:p>
    <w:p w:rsidR="00C66E7F" w:rsidRPr="00C66E7F" w:rsidRDefault="00C66E7F" w:rsidP="00C66E7F">
      <w:r>
        <w:rPr>
          <w:noProof/>
          <w:lang w:val="en-US" w:eastAsia="zh-TW"/>
        </w:rPr>
        <w:drawing>
          <wp:inline distT="0" distB="0" distL="0" distR="0">
            <wp:extent cx="5731510" cy="2865755"/>
            <wp:effectExtent l="19050" t="0" r="2540" b="0"/>
            <wp:docPr id="3" name="圖片 2"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5" cstate="print"/>
                    <a:stretch>
                      <a:fillRect/>
                    </a:stretch>
                  </pic:blipFill>
                  <pic:spPr>
                    <a:xfrm>
                      <a:off x="0" y="0"/>
                      <a:ext cx="5731510" cy="2865755"/>
                    </a:xfrm>
                    <a:prstGeom prst="rect">
                      <a:avLst/>
                    </a:prstGeom>
                  </pic:spPr>
                </pic:pic>
              </a:graphicData>
            </a:graphic>
          </wp:inline>
        </w:drawing>
      </w:r>
    </w:p>
    <w:p w:rsidR="00C66E7F" w:rsidRDefault="00C66E7F">
      <w:pPr>
        <w:spacing w:line="240" w:lineRule="auto"/>
      </w:pPr>
      <w:r>
        <w:br w:type="page"/>
      </w:r>
    </w:p>
    <w:p w:rsidR="00C66E7F" w:rsidRDefault="00C66E7F" w:rsidP="00C66E7F">
      <w:pPr>
        <w:pStyle w:val="1"/>
      </w:pPr>
      <w:r>
        <w:lastRenderedPageBreak/>
        <w:t>Figure 3</w:t>
      </w:r>
    </w:p>
    <w:p w:rsidR="00C66E7F" w:rsidRPr="00C66E7F" w:rsidRDefault="00C66E7F" w:rsidP="00C66E7F">
      <w:r>
        <w:rPr>
          <w:noProof/>
          <w:lang w:val="en-US" w:eastAsia="zh-TW"/>
        </w:rPr>
        <w:drawing>
          <wp:inline distT="0" distB="0" distL="0" distR="0">
            <wp:extent cx="5731510" cy="2694305"/>
            <wp:effectExtent l="19050" t="0" r="2540" b="0"/>
            <wp:docPr id="4" name="圖片 3" descr="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cstate="print"/>
                    <a:stretch>
                      <a:fillRect/>
                    </a:stretch>
                  </pic:blipFill>
                  <pic:spPr>
                    <a:xfrm>
                      <a:off x="0" y="0"/>
                      <a:ext cx="5731510" cy="2694305"/>
                    </a:xfrm>
                    <a:prstGeom prst="rect">
                      <a:avLst/>
                    </a:prstGeom>
                  </pic:spPr>
                </pic:pic>
              </a:graphicData>
            </a:graphic>
          </wp:inline>
        </w:drawing>
      </w:r>
    </w:p>
    <w:p w:rsidR="00C66E7F" w:rsidRDefault="00C66E7F" w:rsidP="00C66E7F">
      <w:pPr>
        <w:spacing w:line="240" w:lineRule="auto"/>
      </w:pPr>
      <w:r>
        <w:br w:type="page"/>
      </w:r>
    </w:p>
    <w:p w:rsidR="00C66E7F" w:rsidRDefault="00C66E7F" w:rsidP="00C66E7F">
      <w:pPr>
        <w:pStyle w:val="1"/>
      </w:pPr>
      <w:r>
        <w:lastRenderedPageBreak/>
        <w:t>Figure 4</w:t>
      </w:r>
    </w:p>
    <w:p w:rsidR="00C66E7F" w:rsidRPr="00C66E7F" w:rsidRDefault="00C66E7F" w:rsidP="00C66E7F">
      <w:r>
        <w:rPr>
          <w:noProof/>
          <w:lang w:val="en-US" w:eastAsia="zh-TW"/>
        </w:rPr>
        <w:drawing>
          <wp:inline distT="0" distB="0" distL="0" distR="0">
            <wp:extent cx="5731510" cy="6068695"/>
            <wp:effectExtent l="19050" t="0" r="2540" b="0"/>
            <wp:docPr id="5" name="圖片 4" desc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cstate="print"/>
                    <a:stretch>
                      <a:fillRect/>
                    </a:stretch>
                  </pic:blipFill>
                  <pic:spPr>
                    <a:xfrm>
                      <a:off x="0" y="0"/>
                      <a:ext cx="5731510" cy="6068695"/>
                    </a:xfrm>
                    <a:prstGeom prst="rect">
                      <a:avLst/>
                    </a:prstGeom>
                  </pic:spPr>
                </pic:pic>
              </a:graphicData>
            </a:graphic>
          </wp:inline>
        </w:drawing>
      </w:r>
    </w:p>
    <w:p w:rsidR="00C66E7F" w:rsidRDefault="00C66E7F" w:rsidP="00C66E7F">
      <w:pPr>
        <w:spacing w:line="240" w:lineRule="auto"/>
      </w:pPr>
      <w:r>
        <w:br w:type="page"/>
      </w:r>
    </w:p>
    <w:p w:rsidR="00C66E7F" w:rsidRDefault="00C66E7F" w:rsidP="00C66E7F">
      <w:pPr>
        <w:pStyle w:val="1"/>
      </w:pPr>
      <w:r>
        <w:lastRenderedPageBreak/>
        <w:t>Figure 5</w:t>
      </w:r>
    </w:p>
    <w:p w:rsidR="00C66E7F" w:rsidRPr="00C66E7F" w:rsidRDefault="00C66E7F" w:rsidP="00C66E7F">
      <w:r>
        <w:rPr>
          <w:noProof/>
          <w:lang w:val="en-US" w:eastAsia="zh-TW"/>
        </w:rPr>
        <w:drawing>
          <wp:inline distT="0" distB="0" distL="0" distR="0">
            <wp:extent cx="5731510" cy="7699375"/>
            <wp:effectExtent l="19050" t="0" r="2540" b="0"/>
            <wp:docPr id="6" name="圖片 5" descr="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8" cstate="print"/>
                    <a:stretch>
                      <a:fillRect/>
                    </a:stretch>
                  </pic:blipFill>
                  <pic:spPr>
                    <a:xfrm>
                      <a:off x="0" y="0"/>
                      <a:ext cx="5731510" cy="7699375"/>
                    </a:xfrm>
                    <a:prstGeom prst="rect">
                      <a:avLst/>
                    </a:prstGeom>
                  </pic:spPr>
                </pic:pic>
              </a:graphicData>
            </a:graphic>
          </wp:inline>
        </w:drawing>
      </w:r>
    </w:p>
    <w:p w:rsidR="00C66E7F" w:rsidRDefault="00C66E7F" w:rsidP="00C66E7F">
      <w:pPr>
        <w:spacing w:line="240" w:lineRule="auto"/>
      </w:pPr>
      <w:r>
        <w:br w:type="page"/>
      </w:r>
    </w:p>
    <w:p w:rsidR="00C66E7F" w:rsidRDefault="00C66E7F" w:rsidP="00C66E7F">
      <w:pPr>
        <w:pStyle w:val="1"/>
      </w:pPr>
      <w:r>
        <w:lastRenderedPageBreak/>
        <w:t>Figure 6</w:t>
      </w:r>
    </w:p>
    <w:p w:rsidR="00C66E7F" w:rsidRPr="00C66E7F" w:rsidRDefault="00C66E7F" w:rsidP="00C66E7F">
      <w:r>
        <w:rPr>
          <w:noProof/>
          <w:lang w:val="en-US" w:eastAsia="zh-TW"/>
        </w:rPr>
        <w:drawing>
          <wp:inline distT="0" distB="0" distL="0" distR="0">
            <wp:extent cx="5731510" cy="5039995"/>
            <wp:effectExtent l="19050" t="0" r="2540" b="0"/>
            <wp:docPr id="7" name="圖片 6" descr="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9" cstate="print"/>
                    <a:stretch>
                      <a:fillRect/>
                    </a:stretch>
                  </pic:blipFill>
                  <pic:spPr>
                    <a:xfrm>
                      <a:off x="0" y="0"/>
                      <a:ext cx="5731510" cy="5039995"/>
                    </a:xfrm>
                    <a:prstGeom prst="rect">
                      <a:avLst/>
                    </a:prstGeom>
                  </pic:spPr>
                </pic:pic>
              </a:graphicData>
            </a:graphic>
          </wp:inline>
        </w:drawing>
      </w:r>
    </w:p>
    <w:p w:rsidR="00C66E7F" w:rsidRDefault="00C66E7F" w:rsidP="00C66E7F">
      <w:pPr>
        <w:spacing w:line="240" w:lineRule="auto"/>
      </w:pPr>
    </w:p>
    <w:sectPr w:rsidR="00C66E7F" w:rsidSect="00C66E7F">
      <w:footerReference w:type="default" r:id="rId20"/>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3082" w:rsidRDefault="00513082">
      <w:pPr>
        <w:spacing w:line="240" w:lineRule="auto"/>
      </w:pPr>
      <w:r>
        <w:separator/>
      </w:r>
    </w:p>
  </w:endnote>
  <w:endnote w:type="continuationSeparator" w:id="0">
    <w:p w:rsidR="00513082" w:rsidRDefault="0051308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8"/>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4DBE" w:rsidRDefault="00574DBE">
    <w:pPr>
      <w:pStyle w:val="a6"/>
    </w:pPr>
    <w:r>
      <w:rPr>
        <w:lang w:val="en-US"/>
      </w:rPr>
      <w:tab/>
      <w:t xml:space="preserve">- </w:t>
    </w:r>
    <w:r w:rsidR="004D3D18">
      <w:rPr>
        <w:lang w:val="en-US"/>
      </w:rPr>
      <w:fldChar w:fldCharType="begin"/>
    </w:r>
    <w:r>
      <w:rPr>
        <w:lang w:val="en-US"/>
      </w:rPr>
      <w:instrText xml:space="preserve"> PAGE </w:instrText>
    </w:r>
    <w:r w:rsidR="004D3D18">
      <w:rPr>
        <w:lang w:val="en-US"/>
      </w:rPr>
      <w:fldChar w:fldCharType="separate"/>
    </w:r>
    <w:r w:rsidR="00447FB4">
      <w:rPr>
        <w:noProof/>
        <w:lang w:val="en-US"/>
      </w:rPr>
      <w:t>18</w:t>
    </w:r>
    <w:r w:rsidR="004D3D18">
      <w:rPr>
        <w:lang w:val="en-US"/>
      </w:rPr>
      <w:fldChar w:fldCharType="end"/>
    </w: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3082" w:rsidRDefault="00513082">
      <w:pPr>
        <w:spacing w:line="240" w:lineRule="auto"/>
      </w:pPr>
      <w:r>
        <w:separator/>
      </w:r>
    </w:p>
  </w:footnote>
  <w:footnote w:type="continuationSeparator" w:id="0">
    <w:p w:rsidR="00513082" w:rsidRDefault="00513082">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bordersDoNotSurroundHeader/>
  <w:bordersDoNotSurroundFooter/>
  <w:attachedTemplate r:id="rId1"/>
  <w:doNotTrackMoves/>
  <w:defaultTabStop w:val="720"/>
  <w:noPunctuationKerning/>
  <w:characterSpacingControl w:val="doNotCompress"/>
  <w:hdrShapeDefaults>
    <o:shapedefaults v:ext="edit" spidmax="8194"/>
  </w:hdrShapeDefaults>
  <w:footnotePr>
    <w:footnote w:id="-1"/>
    <w:footnote w:id="0"/>
  </w:footnotePr>
  <w:endnotePr>
    <w:endnote w:id="-1"/>
    <w:endnote w:id="0"/>
  </w:endnotePr>
  <w:compat>
    <w:useFELayout/>
  </w:compat>
  <w:rsids>
    <w:rsidRoot w:val="00DA27A3"/>
    <w:rsid w:val="00015A09"/>
    <w:rsid w:val="000225BD"/>
    <w:rsid w:val="000457A5"/>
    <w:rsid w:val="000673E2"/>
    <w:rsid w:val="00082376"/>
    <w:rsid w:val="00101B79"/>
    <w:rsid w:val="001243E9"/>
    <w:rsid w:val="00127FDE"/>
    <w:rsid w:val="001643AF"/>
    <w:rsid w:val="00167F81"/>
    <w:rsid w:val="00286AEE"/>
    <w:rsid w:val="00367A93"/>
    <w:rsid w:val="00384AD8"/>
    <w:rsid w:val="0043646E"/>
    <w:rsid w:val="00447FB4"/>
    <w:rsid w:val="004528A3"/>
    <w:rsid w:val="00463500"/>
    <w:rsid w:val="00487CD8"/>
    <w:rsid w:val="004D3D18"/>
    <w:rsid w:val="00513082"/>
    <w:rsid w:val="00526B6D"/>
    <w:rsid w:val="00574DBE"/>
    <w:rsid w:val="005A552E"/>
    <w:rsid w:val="005C33F8"/>
    <w:rsid w:val="006308B8"/>
    <w:rsid w:val="006A46DF"/>
    <w:rsid w:val="006D3499"/>
    <w:rsid w:val="006D4FF8"/>
    <w:rsid w:val="006E2292"/>
    <w:rsid w:val="007042DA"/>
    <w:rsid w:val="0070590A"/>
    <w:rsid w:val="007120E2"/>
    <w:rsid w:val="007513EE"/>
    <w:rsid w:val="0075404B"/>
    <w:rsid w:val="007554E8"/>
    <w:rsid w:val="0076090E"/>
    <w:rsid w:val="00760BA8"/>
    <w:rsid w:val="0078734E"/>
    <w:rsid w:val="007A4E73"/>
    <w:rsid w:val="007A5307"/>
    <w:rsid w:val="00841A01"/>
    <w:rsid w:val="008D3C9B"/>
    <w:rsid w:val="0091761D"/>
    <w:rsid w:val="00940F85"/>
    <w:rsid w:val="00984252"/>
    <w:rsid w:val="009956C7"/>
    <w:rsid w:val="009975F6"/>
    <w:rsid w:val="009D0ED1"/>
    <w:rsid w:val="009E50F3"/>
    <w:rsid w:val="009E62BB"/>
    <w:rsid w:val="00A0522B"/>
    <w:rsid w:val="00AE09D8"/>
    <w:rsid w:val="00AF4179"/>
    <w:rsid w:val="00B7262C"/>
    <w:rsid w:val="00B75088"/>
    <w:rsid w:val="00BF45FD"/>
    <w:rsid w:val="00C1397C"/>
    <w:rsid w:val="00C30602"/>
    <w:rsid w:val="00C31D34"/>
    <w:rsid w:val="00C63EFC"/>
    <w:rsid w:val="00C66E7F"/>
    <w:rsid w:val="00C80A9C"/>
    <w:rsid w:val="00C818B0"/>
    <w:rsid w:val="00CB40DB"/>
    <w:rsid w:val="00CD6000"/>
    <w:rsid w:val="00CF191F"/>
    <w:rsid w:val="00D240D3"/>
    <w:rsid w:val="00D3188E"/>
    <w:rsid w:val="00D4738E"/>
    <w:rsid w:val="00D534C7"/>
    <w:rsid w:val="00D81E8E"/>
    <w:rsid w:val="00DA27A3"/>
    <w:rsid w:val="00DA6C88"/>
    <w:rsid w:val="00DC3C5D"/>
    <w:rsid w:val="00E217A6"/>
    <w:rsid w:val="00E3434B"/>
    <w:rsid w:val="00E409F6"/>
    <w:rsid w:val="00EA7430"/>
    <w:rsid w:val="00F42B48"/>
    <w:rsid w:val="00F908A5"/>
    <w:rsid w:val="00FE63FA"/>
    <w:rsid w:val="00FF1A9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en-US" w:eastAsia="zh-TW" w:bidi="ar-SA"/>
      </w:rPr>
    </w:rPrDefault>
    <w:pPrDefault/>
  </w:docDefaults>
  <w:latentStyles w:defLockedState="0" w:defUIPriority="0" w:defSemiHidden="0" w:defUnhideWhenUsed="0" w:defQFormat="0" w:count="267"/>
  <w:style w:type="paragraph" w:default="1" w:styleId="a">
    <w:name w:val="Normal"/>
    <w:qFormat/>
    <w:rsid w:val="0043646E"/>
    <w:pPr>
      <w:spacing w:line="480" w:lineRule="auto"/>
    </w:pPr>
    <w:rPr>
      <w:lang w:val="en-GB" w:eastAsia="en-US"/>
    </w:rPr>
  </w:style>
  <w:style w:type="paragraph" w:styleId="1">
    <w:name w:val="heading 1"/>
    <w:basedOn w:val="a"/>
    <w:next w:val="a"/>
    <w:link w:val="10"/>
    <w:qFormat/>
    <w:rsid w:val="0043646E"/>
    <w:pPr>
      <w:keepNext/>
      <w:spacing w:before="240" w:after="60" w:line="240" w:lineRule="auto"/>
      <w:outlineLvl w:val="0"/>
    </w:pPr>
    <w:rPr>
      <w:rFonts w:ascii="Arial" w:hAnsi="Arial" w:cs="Arial"/>
      <w:b/>
      <w:bCs/>
      <w:kern w:val="32"/>
      <w:sz w:val="32"/>
      <w:szCs w:val="32"/>
    </w:rPr>
  </w:style>
  <w:style w:type="paragraph" w:styleId="2">
    <w:name w:val="heading 2"/>
    <w:basedOn w:val="a"/>
    <w:next w:val="a"/>
    <w:qFormat/>
    <w:rsid w:val="0043646E"/>
    <w:pPr>
      <w:keepNext/>
      <w:spacing w:before="240" w:after="60" w:line="240" w:lineRule="auto"/>
      <w:outlineLvl w:val="1"/>
    </w:pPr>
    <w:rPr>
      <w:rFonts w:ascii="Arial" w:hAnsi="Arial" w:cs="Arial"/>
      <w:b/>
      <w:bCs/>
      <w:sz w:val="22"/>
      <w:szCs w:val="28"/>
    </w:rPr>
  </w:style>
  <w:style w:type="paragraph" w:styleId="3">
    <w:name w:val="heading 3"/>
    <w:basedOn w:val="a"/>
    <w:next w:val="a"/>
    <w:qFormat/>
    <w:rsid w:val="0043646E"/>
    <w:pPr>
      <w:keepNext/>
      <w:spacing w:line="240" w:lineRule="auto"/>
      <w:outlineLvl w:val="2"/>
    </w:pPr>
    <w:rPr>
      <w:b/>
      <w:bCs/>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rsid w:val="0043646E"/>
    <w:pPr>
      <w:ind w:left="720"/>
    </w:pPr>
  </w:style>
  <w:style w:type="character" w:customStyle="1" w:styleId="entity1">
    <w:name w:val="entity1"/>
    <w:basedOn w:val="a0"/>
    <w:rsid w:val="0043646E"/>
    <w:rPr>
      <w:rFonts w:ascii="Times New Roman" w:hAnsi="Times New Roman" w:cs="Times New Roman" w:hint="default"/>
    </w:rPr>
  </w:style>
  <w:style w:type="paragraph" w:customStyle="1" w:styleId="justify">
    <w:name w:val="justify"/>
    <w:basedOn w:val="a"/>
    <w:rsid w:val="0043646E"/>
    <w:pPr>
      <w:spacing w:before="100" w:beforeAutospacing="1" w:after="100" w:afterAutospacing="1"/>
      <w:jc w:val="both"/>
    </w:pPr>
    <w:rPr>
      <w:rFonts w:ascii="Verdana" w:eastAsia="Arial Unicode MS" w:hAnsi="Verdana" w:cs="Arial Unicode MS"/>
      <w:sz w:val="20"/>
      <w:szCs w:val="20"/>
    </w:rPr>
  </w:style>
  <w:style w:type="paragraph" w:styleId="Web">
    <w:name w:val="Normal (Web)"/>
    <w:basedOn w:val="a"/>
    <w:semiHidden/>
    <w:rsid w:val="0043646E"/>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a0"/>
    <w:rsid w:val="0043646E"/>
  </w:style>
  <w:style w:type="character" w:styleId="a4">
    <w:name w:val="Hyperlink"/>
    <w:basedOn w:val="a0"/>
    <w:semiHidden/>
    <w:rsid w:val="0043646E"/>
    <w:rPr>
      <w:color w:val="0000FF"/>
      <w:u w:val="single"/>
    </w:rPr>
  </w:style>
  <w:style w:type="paragraph" w:styleId="a5">
    <w:name w:val="header"/>
    <w:basedOn w:val="a"/>
    <w:semiHidden/>
    <w:rsid w:val="0043646E"/>
    <w:pPr>
      <w:tabs>
        <w:tab w:val="center" w:pos="4153"/>
        <w:tab w:val="right" w:pos="8306"/>
      </w:tabs>
    </w:pPr>
  </w:style>
  <w:style w:type="paragraph" w:styleId="a6">
    <w:name w:val="footer"/>
    <w:basedOn w:val="a"/>
    <w:semiHidden/>
    <w:rsid w:val="0043646E"/>
    <w:pPr>
      <w:tabs>
        <w:tab w:val="center" w:pos="4153"/>
        <w:tab w:val="right" w:pos="8306"/>
      </w:tabs>
    </w:pPr>
  </w:style>
  <w:style w:type="paragraph" w:styleId="a7">
    <w:name w:val="Balloon Text"/>
    <w:basedOn w:val="a"/>
    <w:link w:val="a8"/>
    <w:uiPriority w:val="99"/>
    <w:semiHidden/>
    <w:unhideWhenUsed/>
    <w:rsid w:val="00286AEE"/>
    <w:pPr>
      <w:spacing w:line="240" w:lineRule="auto"/>
    </w:pPr>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286AEE"/>
    <w:rPr>
      <w:rFonts w:asciiTheme="majorHAnsi" w:eastAsiaTheme="majorEastAsia" w:hAnsiTheme="majorHAnsi" w:cstheme="majorBidi"/>
      <w:sz w:val="18"/>
      <w:szCs w:val="18"/>
      <w:lang w:val="en-GB" w:eastAsia="en-US"/>
    </w:rPr>
  </w:style>
  <w:style w:type="character" w:customStyle="1" w:styleId="10">
    <w:name w:val="標題 1 字元"/>
    <w:basedOn w:val="a0"/>
    <w:link w:val="1"/>
    <w:rsid w:val="005A552E"/>
    <w:rPr>
      <w:rFonts w:ascii="Arial" w:hAnsi="Arial" w:cs="Arial"/>
      <w:b/>
      <w:bCs/>
      <w:kern w:val="32"/>
      <w:sz w:val="32"/>
      <w:szCs w:val="32"/>
      <w:lang w:val="en-GB" w:eastAsia="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bcchen@gate.sinica.edu.tw" TargetMode="External"/><Relationship Id="rId13" Type="http://schemas.openxmlformats.org/officeDocument/2006/relationships/hyperlink" Target="http://idv.sinica.edu.tw/joeychen/APBC2011/AdditionalFile2.pd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joeychen@gate.sinica.edu.tw" TargetMode="External"/><Relationship Id="rId12" Type="http://schemas.openxmlformats.org/officeDocument/2006/relationships/hyperlink" Target="http://idv.sinica.edu.tw/joeychen/APBC2011/AdditionalFile1.pdf"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suancheng@ym.edu.tw"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yukijuan@ntu.edu.tw"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mailto:fuh@csie.ntu.edu.tw" TargetMode="Externa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S:\work\BMC154d.dot"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MC154d.dot</Template>
  <TotalTime>556</TotalTime>
  <Pages>23</Pages>
  <Words>7677</Words>
  <Characters>4376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51339</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Joey</dc:creator>
  <cp:lastModifiedBy>Cho-Yi Chen</cp:lastModifiedBy>
  <cp:revision>26</cp:revision>
  <cp:lastPrinted>1601-01-01T00:00:00Z</cp:lastPrinted>
  <dcterms:created xsi:type="dcterms:W3CDTF">2010-08-13T06:34:00Z</dcterms:created>
  <dcterms:modified xsi:type="dcterms:W3CDTF">2010-08-15T04:35:00Z</dcterms:modified>
</cp:coreProperties>
</file>